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A0B915B" w14:textId="77777777" w:rsidR="00C22257" w:rsidRPr="00403DEC" w:rsidRDefault="00C22257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3C266764" w14:textId="20ECACD8" w:rsidR="00E92CBB" w:rsidRPr="00403DEC" w:rsidRDefault="00E92CBB" w:rsidP="002C55E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03DEC"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686368EE" w14:textId="706E3D73" w:rsidR="00624B8B" w:rsidRPr="00403DEC" w:rsidRDefault="00624B8B" w:rsidP="00CA52A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5B1662C3" w14:textId="7C2D13F4" w:rsidR="00412B41" w:rsidRPr="00403DEC" w:rsidRDefault="00E92CBB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403DEC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403DEC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12B41" w:rsidRPr="00403DEC">
        <w:rPr>
          <w:rFonts w:ascii="Times New Roman" w:hAnsi="Times New Roman" w:cs="Times New Roman"/>
          <w:noProof/>
          <w:sz w:val="24"/>
          <w:szCs w:val="24"/>
        </w:rPr>
        <w:t xml:space="preserve">Anggara, S. (2016). Ilmu Adminsitrasi Negara. In </w:t>
      </w:r>
      <w:r w:rsidR="00412B41"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Cv Pustaka Setia</w:t>
      </w:r>
      <w:r w:rsidR="00412B41" w:rsidRPr="00403DE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D3CE80D" w14:textId="77777777" w:rsidR="002D301F" w:rsidRPr="00403DEC" w:rsidRDefault="002D301F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Agung Kurniawan, 2005.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Transformasi Pelayanan Publik, </w:t>
      </w:r>
      <w:r w:rsidRPr="00403DEC">
        <w:rPr>
          <w:rFonts w:ascii="Times New Roman" w:hAnsi="Times New Roman" w:cs="Times New Roman"/>
          <w:sz w:val="24"/>
          <w:szCs w:val="24"/>
        </w:rPr>
        <w:t xml:space="preserve">Yogyakarta: Pembaruan. </w:t>
      </w:r>
    </w:p>
    <w:p w14:paraId="049F33A9" w14:textId="77777777" w:rsidR="002D301F" w:rsidRPr="00403DEC" w:rsidRDefault="002D301F" w:rsidP="007406E8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</w:p>
    <w:p w14:paraId="6A8D9450" w14:textId="77777777" w:rsidR="002D301F" w:rsidRPr="00403DEC" w:rsidRDefault="002D301F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Amy Y.S Rahayu, 2015. </w:t>
      </w:r>
      <w:r w:rsidRPr="00403DEC">
        <w:rPr>
          <w:rFonts w:ascii="Times New Roman" w:hAnsi="Times New Roman" w:cs="Times New Roman"/>
          <w:i/>
          <w:sz w:val="24"/>
          <w:szCs w:val="24"/>
        </w:rPr>
        <w:t>Manajemen Perubahan dan Inovasi</w:t>
      </w:r>
      <w:r w:rsidRPr="00403DEC">
        <w:rPr>
          <w:rFonts w:ascii="Times New Roman" w:hAnsi="Times New Roman" w:cs="Times New Roman"/>
          <w:sz w:val="24"/>
          <w:szCs w:val="24"/>
        </w:rPr>
        <w:t>. Universitas Indonesia</w:t>
      </w:r>
    </w:p>
    <w:p w14:paraId="547FAA90" w14:textId="77777777" w:rsidR="002D301F" w:rsidRPr="00403DEC" w:rsidRDefault="002D301F" w:rsidP="007406E8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</w:p>
    <w:p w14:paraId="4D9160D7" w14:textId="00372A66" w:rsidR="002D301F" w:rsidRPr="00403DEC" w:rsidRDefault="002D301F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Arikunto, Suharsimi. 2010.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Prosedur Penelitian, Suatu Pendekatan Praktik. </w:t>
      </w:r>
      <w:r w:rsidRPr="00403DEC">
        <w:rPr>
          <w:rFonts w:ascii="Times New Roman" w:hAnsi="Times New Roman" w:cs="Times New Roman"/>
          <w:sz w:val="24"/>
          <w:szCs w:val="24"/>
        </w:rPr>
        <w:t xml:space="preserve">Jakarta: Penerbit Rineka Cipta. </w:t>
      </w:r>
    </w:p>
    <w:p w14:paraId="55848A69" w14:textId="77777777" w:rsidR="002D301F" w:rsidRPr="00403DEC" w:rsidRDefault="002D301F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DEE06E3" w14:textId="60C4992E" w:rsidR="009B38E1" w:rsidRPr="00403DEC" w:rsidRDefault="009B38E1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>Atmosudirdjo, Prajudi. 1995. Dasar-dasar Administrasi. Cetakan X. Jakarta : Ghalia Indonesia</w:t>
      </w:r>
    </w:p>
    <w:p w14:paraId="13D18C93" w14:textId="77777777" w:rsidR="002D301F" w:rsidRPr="00403DEC" w:rsidRDefault="002D301F" w:rsidP="007406E8">
      <w:pPr>
        <w:widowControl w:val="0"/>
        <w:overflowPunct w:val="0"/>
        <w:autoSpaceDE w:val="0"/>
        <w:autoSpaceDN w:val="0"/>
        <w:adjustRightInd w:val="0"/>
        <w:spacing w:after="0" w:line="308" w:lineRule="auto"/>
        <w:ind w:left="720" w:hanging="728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Bracker,J., 1980. </w:t>
      </w:r>
      <w:r w:rsidRPr="00403DEC">
        <w:rPr>
          <w:rFonts w:ascii="Times New Roman" w:hAnsi="Times New Roman" w:cs="Times New Roman"/>
          <w:i/>
          <w:sz w:val="24"/>
          <w:szCs w:val="24"/>
        </w:rPr>
        <w:t>The Historical Development of The Strategic Management Concept. Academy of Management Review</w:t>
      </w:r>
      <w:r w:rsidRPr="00403DEC">
        <w:rPr>
          <w:rFonts w:ascii="Times New Roman" w:hAnsi="Times New Roman" w:cs="Times New Roman"/>
          <w:sz w:val="24"/>
          <w:szCs w:val="24"/>
        </w:rPr>
        <w:t>.</w:t>
      </w:r>
    </w:p>
    <w:p w14:paraId="690AB080" w14:textId="77777777" w:rsidR="002D301F" w:rsidRPr="00403DEC" w:rsidRDefault="002D301F" w:rsidP="007406E8">
      <w:pPr>
        <w:widowControl w:val="0"/>
        <w:overflowPunct w:val="0"/>
        <w:autoSpaceDE w:val="0"/>
        <w:autoSpaceDN w:val="0"/>
        <w:adjustRightInd w:val="0"/>
        <w:spacing w:after="0" w:line="308" w:lineRule="auto"/>
        <w:ind w:left="720" w:hanging="728"/>
        <w:jc w:val="both"/>
        <w:rPr>
          <w:rFonts w:ascii="Times New Roman" w:hAnsi="Times New Roman" w:cs="Times New Roman"/>
          <w:sz w:val="24"/>
          <w:szCs w:val="24"/>
        </w:rPr>
      </w:pPr>
    </w:p>
    <w:p w14:paraId="0CC8F0FB" w14:textId="3A82521F" w:rsidR="002D301F" w:rsidRPr="00403DEC" w:rsidRDefault="002D301F" w:rsidP="007406E8">
      <w:pPr>
        <w:widowControl w:val="0"/>
        <w:overflowPunct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Bryson, J. M. 2002 </w:t>
      </w:r>
      <w:r w:rsidRPr="00403DEC">
        <w:rPr>
          <w:rFonts w:ascii="Times New Roman" w:hAnsi="Times New Roman" w:cs="Times New Roman"/>
          <w:i/>
          <w:iCs/>
          <w:sz w:val="24"/>
          <w:szCs w:val="24"/>
        </w:rPr>
        <w:t>Strategic Planning for Public and Nonprofit Organizations</w:t>
      </w:r>
      <w:r w:rsidRPr="00403DEC">
        <w:rPr>
          <w:rFonts w:ascii="Times New Roman" w:hAnsi="Times New Roman" w:cs="Times New Roman"/>
          <w:sz w:val="24"/>
          <w:szCs w:val="24"/>
        </w:rPr>
        <w:t>. Jossey-Bass Publishers, San Francisco.</w:t>
      </w:r>
    </w:p>
    <w:p w14:paraId="34953120" w14:textId="77777777" w:rsidR="002C55E0" w:rsidRPr="00403DEC" w:rsidRDefault="002C55E0" w:rsidP="007406E8">
      <w:pPr>
        <w:widowControl w:val="0"/>
        <w:overflowPunct w:val="0"/>
        <w:autoSpaceDE w:val="0"/>
        <w:autoSpaceDN w:val="0"/>
        <w:adjustRightInd w:val="0"/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51328EA" w14:textId="63F618D6" w:rsidR="002D301F" w:rsidRPr="00403DEC" w:rsidRDefault="002D301F" w:rsidP="007406E8">
      <w:pPr>
        <w:spacing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Creswell, John W. 2010. 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Research Design Pendekatan Kuaalitatif, Kuantitatif dan Mixed. </w:t>
      </w:r>
      <w:r w:rsidRPr="00403DEC">
        <w:rPr>
          <w:rFonts w:ascii="Times New Roman" w:hAnsi="Times New Roman" w:cs="Times New Roman"/>
          <w:sz w:val="24"/>
          <w:szCs w:val="24"/>
        </w:rPr>
        <w:t xml:space="preserve">Yogyakarta: Pustaka Pelajar. </w:t>
      </w:r>
    </w:p>
    <w:p w14:paraId="43DAFB76" w14:textId="35B300A8" w:rsidR="002D301F" w:rsidRPr="00403DEC" w:rsidRDefault="002D301F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Enri Damanhuri, Tri Padmi. 2011. </w:t>
      </w:r>
      <w:r w:rsidRPr="00403DEC">
        <w:rPr>
          <w:rFonts w:ascii="Times New Roman" w:hAnsi="Times New Roman" w:cs="Times New Roman"/>
          <w:i/>
          <w:sz w:val="24"/>
          <w:szCs w:val="24"/>
        </w:rPr>
        <w:t>Teknologi Pengelolaan Sampah</w:t>
      </w:r>
      <w:r w:rsidRPr="00403DEC">
        <w:rPr>
          <w:rFonts w:ascii="Times New Roman" w:hAnsi="Times New Roman" w:cs="Times New Roman"/>
          <w:sz w:val="24"/>
          <w:szCs w:val="24"/>
        </w:rPr>
        <w:t xml:space="preserve">, ITB,  Bandung. </w:t>
      </w:r>
    </w:p>
    <w:p w14:paraId="3BDC0F69" w14:textId="7D4B39A6" w:rsidR="00412B41" w:rsidRPr="00403DEC" w:rsidRDefault="00643B0E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>Fermana, Surya. 2009. Kebijakan Publik Sebuah Tinjauan Filosofis. Yogyakarta : Ar-Ruzz Media</w:t>
      </w:r>
    </w:p>
    <w:p w14:paraId="49EF9715" w14:textId="75A2BCDE" w:rsidR="007406E8" w:rsidRPr="00403DEC" w:rsidRDefault="007406E8" w:rsidP="007406E8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03DEC">
        <w:rPr>
          <w:rFonts w:ascii="Times New Roman" w:eastAsia="Times New Roman" w:hAnsi="Times New Roman" w:cs="Times New Roman"/>
          <w:sz w:val="24"/>
          <w:szCs w:val="24"/>
        </w:rPr>
        <w:t>Gall, M. D., Borg, W. R., &amp; Gall, J. P. (2003). Educational research: An introduction. Longman Publishing.</w:t>
      </w:r>
    </w:p>
    <w:p w14:paraId="7F3495CB" w14:textId="77777777" w:rsidR="007406E8" w:rsidRPr="00403DEC" w:rsidRDefault="007406E8" w:rsidP="007406E8">
      <w:pPr>
        <w:shd w:val="clear" w:color="auto" w:fill="FFFFFF"/>
        <w:spacing w:after="0" w:line="240" w:lineRule="auto"/>
        <w:ind w:left="709" w:hanging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345B675" w14:textId="5B6DD80B" w:rsidR="00676DD8" w:rsidRPr="00403DEC" w:rsidRDefault="00676DD8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Indiahono, Dwiyanto. 2017. Kebijakan Publik Berbasis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Dynamic Policy Analysis</w:t>
      </w:r>
      <w:r w:rsidRPr="00403DEC">
        <w:rPr>
          <w:rFonts w:ascii="Times New Roman" w:hAnsi="Times New Roman" w:cs="Times New Roman"/>
          <w:noProof/>
          <w:sz w:val="24"/>
          <w:szCs w:val="24"/>
        </w:rPr>
        <w:t>. Yogyakarta : Gava Media</w:t>
      </w:r>
    </w:p>
    <w:p w14:paraId="408AB8B3" w14:textId="43E185E2" w:rsidR="00672D9B" w:rsidRPr="00403DEC" w:rsidRDefault="00672D9B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03DEC">
        <w:rPr>
          <w:rFonts w:ascii="Times New Roman" w:hAnsi="Times New Roman" w:cs="Times New Roman"/>
          <w:bCs/>
          <w:sz w:val="24"/>
          <w:szCs w:val="24"/>
        </w:rPr>
        <w:t xml:space="preserve">Islamy, M. Irfan. 2007. </w:t>
      </w:r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Prinsip Prinsip Perumusan Kebijaksanaan Negara. </w:t>
      </w:r>
      <w:r w:rsidRPr="00403DEC">
        <w:rPr>
          <w:rFonts w:ascii="Times New Roman" w:hAnsi="Times New Roman" w:cs="Times New Roman"/>
          <w:bCs/>
          <w:sz w:val="24"/>
          <w:szCs w:val="24"/>
        </w:rPr>
        <w:t>Ed. 14. Jakarta : Bumi Aksara</w:t>
      </w:r>
    </w:p>
    <w:p w14:paraId="6FF48C58" w14:textId="77777777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Ibrahim, A., 2008.  </w:t>
      </w:r>
      <w:r w:rsidRPr="00403DEC">
        <w:rPr>
          <w:rFonts w:ascii="Times New Roman" w:hAnsi="Times New Roman" w:cs="Times New Roman"/>
          <w:i/>
          <w:sz w:val="24"/>
          <w:szCs w:val="24"/>
        </w:rPr>
        <w:t>Teori dan Konsep Pelayanan Publik Serta Implementasinya</w:t>
      </w:r>
      <w:r w:rsidRPr="00403DEC">
        <w:rPr>
          <w:rFonts w:ascii="Times New Roman" w:hAnsi="Times New Roman" w:cs="Times New Roman"/>
          <w:sz w:val="24"/>
          <w:szCs w:val="24"/>
        </w:rPr>
        <w:t xml:space="preserve">. Bandung: Manda Maju. </w:t>
      </w:r>
    </w:p>
    <w:p w14:paraId="13B8FFA9" w14:textId="77777777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lastRenderedPageBreak/>
        <w:t xml:space="preserve">Istianto, B, 2011. </w:t>
      </w:r>
      <w:r w:rsidRPr="00403DEC">
        <w:rPr>
          <w:rFonts w:ascii="Times New Roman" w:hAnsi="Times New Roman" w:cs="Times New Roman"/>
          <w:i/>
          <w:sz w:val="24"/>
          <w:szCs w:val="24"/>
        </w:rPr>
        <w:t>Manajemen Pemerintahan dalam Perspektif Pelayanan Publik</w:t>
      </w:r>
      <w:r w:rsidRPr="00403DEC">
        <w:rPr>
          <w:rFonts w:ascii="Times New Roman" w:hAnsi="Times New Roman" w:cs="Times New Roman"/>
          <w:sz w:val="24"/>
          <w:szCs w:val="24"/>
        </w:rPr>
        <w:t xml:space="preserve">. Jakarta: Mitra Wacana Media. </w:t>
      </w:r>
    </w:p>
    <w:p w14:paraId="59997A45" w14:textId="710083AD" w:rsidR="00672D9B" w:rsidRPr="00403DEC" w:rsidRDefault="00672D9B" w:rsidP="007406E8">
      <w:pPr>
        <w:tabs>
          <w:tab w:val="left" w:pos="720"/>
        </w:tabs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Iqbal H. Khan &amp; Naved Ahsan,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Textbook of Solid Wastes Management, </w:t>
      </w:r>
      <w:r w:rsidRPr="00403DEC">
        <w:rPr>
          <w:rFonts w:ascii="Times New Roman" w:hAnsi="Times New Roman" w:cs="Times New Roman"/>
          <w:sz w:val="24"/>
          <w:szCs w:val="24"/>
        </w:rPr>
        <w:t xml:space="preserve">New Delhi India: CBS Publisher &amp; Distributor. </w:t>
      </w:r>
    </w:p>
    <w:p w14:paraId="796208A3" w14:textId="29037B61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J. David Hunger &amp; Thomas L. Wheelen, </w:t>
      </w:r>
      <w:r w:rsidRPr="00403DEC">
        <w:rPr>
          <w:rFonts w:ascii="Times New Roman" w:hAnsi="Times New Roman" w:cs="Times New Roman"/>
          <w:i/>
          <w:sz w:val="24"/>
          <w:szCs w:val="24"/>
        </w:rPr>
        <w:t>Strategic Management 5</w:t>
      </w:r>
      <w:r w:rsidRPr="00403DEC">
        <w:rPr>
          <w:rFonts w:ascii="Times New Roman" w:hAnsi="Times New Roman" w:cs="Times New Roman"/>
          <w:i/>
          <w:sz w:val="24"/>
          <w:szCs w:val="24"/>
          <w:vertAlign w:val="superscript"/>
        </w:rPr>
        <w:t>th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 Edition.</w:t>
      </w:r>
      <w:r w:rsidRPr="00403DEC">
        <w:rPr>
          <w:rFonts w:ascii="Times New Roman" w:hAnsi="Times New Roman" w:cs="Times New Roman"/>
          <w:sz w:val="24"/>
          <w:szCs w:val="24"/>
        </w:rPr>
        <w:t xml:space="preserve">Massachusetts: Addison-wesley Publishing. </w:t>
      </w:r>
    </w:p>
    <w:p w14:paraId="505B35A3" w14:textId="7898B9CC" w:rsidR="00515597" w:rsidRPr="00403DEC" w:rsidRDefault="00515597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Keban, Yeremis. 2008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Enam Dimensi Strategis Adminsitrasi Publik: Konsep, Teori dan Isu.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 Yogyakarta. Gava Media.</w:t>
      </w:r>
    </w:p>
    <w:p w14:paraId="536BEFAA" w14:textId="77777777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Kementerian lingkungan Hidup Republik Indonesia. 2012.  </w:t>
      </w:r>
      <w:r w:rsidRPr="00403DEC">
        <w:rPr>
          <w:rFonts w:ascii="Times New Roman" w:hAnsi="Times New Roman" w:cs="Times New Roman"/>
          <w:i/>
          <w:sz w:val="24"/>
          <w:szCs w:val="24"/>
        </w:rPr>
        <w:t>Pedoman 3R Melalui Bank Sampah</w:t>
      </w:r>
    </w:p>
    <w:p w14:paraId="6ED6367B" w14:textId="4598FD94" w:rsidR="00672D9B" w:rsidRPr="00403DEC" w:rsidRDefault="00672D9B" w:rsidP="007406E8">
      <w:pPr>
        <w:jc w:val="both"/>
        <w:rPr>
          <w:rFonts w:ascii="Times New Roman" w:hAnsi="Times New Roman" w:cs="Times New Roman"/>
          <w:i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___________________ 2011.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Bank Sampah dan 3R: Membangun Lingkungan dan Ekonomi Kerakyatan. </w:t>
      </w:r>
    </w:p>
    <w:p w14:paraId="1944F2A1" w14:textId="6FECEA9C" w:rsidR="004126AE" w:rsidRPr="00403DEC" w:rsidRDefault="004126AE" w:rsidP="007406E8">
      <w:pPr>
        <w:ind w:left="709" w:hanging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>Miles, M.B, Huberman, A.M, &amp; Saldana, J. (2014). Qualitative Data Analysis, A Methods Sourcebook, Edition 3. USA: Sage Publications. Terjemahan Tjetjep Rohindi Rohidi, UI-Press.</w:t>
      </w:r>
    </w:p>
    <w:p w14:paraId="05D6AF52" w14:textId="77777777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Mintzberg, Hendrry. 2003.  </w:t>
      </w:r>
      <w:r w:rsidRPr="00403DEC">
        <w:rPr>
          <w:rFonts w:ascii="Times New Roman" w:hAnsi="Times New Roman" w:cs="Times New Roman"/>
          <w:i/>
          <w:iCs/>
          <w:sz w:val="24"/>
          <w:szCs w:val="24"/>
        </w:rPr>
        <w:t>The Strategy Process, concepts contexts cases</w:t>
      </w:r>
      <w:r w:rsidRPr="00403DEC">
        <w:rPr>
          <w:rFonts w:ascii="Times New Roman" w:hAnsi="Times New Roman" w:cs="Times New Roman"/>
          <w:sz w:val="24"/>
          <w:szCs w:val="24"/>
        </w:rPr>
        <w:t>. New Jersey: .Pearson Education Inc.</w:t>
      </w:r>
    </w:p>
    <w:p w14:paraId="718D43B8" w14:textId="0BA79B62" w:rsidR="00672D9B" w:rsidRPr="00403DEC" w:rsidRDefault="00672D9B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Moleong, Lexy J. 1997.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Metode Penelitian Kualitatif. </w:t>
      </w:r>
      <w:r w:rsidRPr="00403DEC">
        <w:rPr>
          <w:rFonts w:ascii="Times New Roman" w:hAnsi="Times New Roman" w:cs="Times New Roman"/>
          <w:sz w:val="24"/>
          <w:szCs w:val="24"/>
        </w:rPr>
        <w:t xml:space="preserve">Bandung : PT. Remaja Rosdakarya. </w:t>
      </w:r>
    </w:p>
    <w:p w14:paraId="3800A929" w14:textId="77777777" w:rsidR="004126AE" w:rsidRPr="00403DEC" w:rsidRDefault="004126AE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EB24879" w14:textId="5F414BEE" w:rsidR="00672D9B" w:rsidRPr="00403DEC" w:rsidRDefault="004126AE" w:rsidP="007406E8">
      <w:pPr>
        <w:spacing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>More, Janice M. 1994. “Designing Funded Qualitative Research” in Norman K. Denzin and Yvonna S. Lincoln (eds.). “Handbook of Qualitative Research”, Thousand Oaks, California: SAGE Publications, Inc.</w:t>
      </w:r>
    </w:p>
    <w:p w14:paraId="7978B260" w14:textId="3BC88699" w:rsidR="00672D9B" w:rsidRPr="00403DEC" w:rsidRDefault="00672D9B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03DEC">
        <w:rPr>
          <w:rFonts w:ascii="Times New Roman" w:hAnsi="Times New Roman" w:cs="Times New Roman"/>
          <w:bCs/>
          <w:sz w:val="24"/>
          <w:szCs w:val="24"/>
        </w:rPr>
        <w:t xml:space="preserve">Nugroho, Riant. 2012. </w:t>
      </w:r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Public Policy. </w:t>
      </w:r>
      <w:r w:rsidRPr="00403DEC">
        <w:rPr>
          <w:rFonts w:ascii="Times New Roman" w:hAnsi="Times New Roman" w:cs="Times New Roman"/>
          <w:bCs/>
          <w:sz w:val="24"/>
          <w:szCs w:val="24"/>
        </w:rPr>
        <w:t xml:space="preserve">Jakarta: Pt Alex Media Komputindo Gramedia. </w:t>
      </w:r>
    </w:p>
    <w:p w14:paraId="2DED560C" w14:textId="77777777" w:rsidR="00672D9B" w:rsidRPr="00403DEC" w:rsidRDefault="00672D9B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P.White, M. Franke, P. Hindle. 1999. 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Integreted Solid Waste Management: A Lifecycle Inventory. </w:t>
      </w:r>
      <w:r w:rsidRPr="00403DEC">
        <w:rPr>
          <w:rFonts w:ascii="Times New Roman" w:hAnsi="Times New Roman" w:cs="Times New Roman"/>
          <w:sz w:val="24"/>
          <w:szCs w:val="24"/>
        </w:rPr>
        <w:t xml:space="preserve">Aspen Publishers, Gaithersburg. </w:t>
      </w:r>
    </w:p>
    <w:p w14:paraId="050AD2D2" w14:textId="77777777" w:rsidR="00672D9B" w:rsidRPr="00403DEC" w:rsidRDefault="00672D9B" w:rsidP="007406E8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</w:p>
    <w:p w14:paraId="0B466835" w14:textId="77777777" w:rsidR="00672D9B" w:rsidRPr="00403DEC" w:rsidRDefault="00672D9B" w:rsidP="007406E8">
      <w:pPr>
        <w:pStyle w:val="FootnoteText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Percy, susan and Buckingham, Percy. 1999. </w:t>
      </w:r>
      <w:r w:rsidRPr="00403DEC">
        <w:rPr>
          <w:rFonts w:ascii="Times New Roman" w:hAnsi="Times New Roman" w:cs="Times New Roman"/>
          <w:i/>
          <w:sz w:val="24"/>
          <w:szCs w:val="24"/>
        </w:rPr>
        <w:t>Constructing Local Environmental Agenda: People, Pleace and Participation</w:t>
      </w:r>
      <w:r w:rsidRPr="00403DEC">
        <w:rPr>
          <w:rFonts w:ascii="Times New Roman" w:hAnsi="Times New Roman" w:cs="Times New Roman"/>
          <w:sz w:val="24"/>
          <w:szCs w:val="24"/>
        </w:rPr>
        <w:t xml:space="preserve">. London: Routledge. </w:t>
      </w:r>
    </w:p>
    <w:p w14:paraId="27186949" w14:textId="77777777" w:rsidR="00672D9B" w:rsidRPr="00403DEC" w:rsidRDefault="00672D9B" w:rsidP="007406E8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</w:p>
    <w:p w14:paraId="507EDCE6" w14:textId="0625F3BB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Pearche, John A. &amp; Robinson, Richard B., 2008.  </w:t>
      </w:r>
      <w:r w:rsidRPr="00403DEC">
        <w:rPr>
          <w:rFonts w:ascii="Times New Roman" w:hAnsi="Times New Roman" w:cs="Times New Roman"/>
          <w:i/>
          <w:iCs/>
          <w:sz w:val="24"/>
          <w:szCs w:val="24"/>
        </w:rPr>
        <w:t>Manajemen strategis : formulasi,</w:t>
      </w:r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r w:rsidRPr="00403DEC">
        <w:rPr>
          <w:rFonts w:ascii="Times New Roman" w:hAnsi="Times New Roman" w:cs="Times New Roman"/>
          <w:i/>
          <w:iCs/>
          <w:sz w:val="24"/>
          <w:szCs w:val="24"/>
        </w:rPr>
        <w:t>implementasi dan pengendalian</w:t>
      </w:r>
      <w:r w:rsidRPr="00403DEC">
        <w:rPr>
          <w:rFonts w:ascii="Times New Roman" w:hAnsi="Times New Roman" w:cs="Times New Roman"/>
          <w:sz w:val="24"/>
          <w:szCs w:val="24"/>
        </w:rPr>
        <w:t>.. Jakarta : Salemba Empat.</w:t>
      </w:r>
    </w:p>
    <w:p w14:paraId="4CD25678" w14:textId="4F5B666F" w:rsidR="00672D9B" w:rsidRPr="00403DEC" w:rsidRDefault="00672D9B" w:rsidP="007406E8">
      <w:pPr>
        <w:widowControl w:val="0"/>
        <w:overflowPunct w:val="0"/>
        <w:autoSpaceDE w:val="0"/>
        <w:autoSpaceDN w:val="0"/>
        <w:adjustRightInd w:val="0"/>
        <w:spacing w:after="0" w:line="240" w:lineRule="auto"/>
        <w:ind w:left="720" w:hanging="728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Rangkuti, Freddy. 2010. </w:t>
      </w:r>
      <w:r w:rsidRPr="00403DEC">
        <w:rPr>
          <w:rFonts w:ascii="Times New Roman" w:hAnsi="Times New Roman" w:cs="Times New Roman"/>
          <w:i/>
          <w:iCs/>
          <w:sz w:val="24"/>
          <w:szCs w:val="24"/>
        </w:rPr>
        <w:t>Analisis SWOT Teknik Membedah Kasus Bisnis.</w:t>
      </w:r>
      <w:r w:rsidRPr="00403DEC">
        <w:rPr>
          <w:rFonts w:ascii="Times New Roman" w:hAnsi="Times New Roman" w:cs="Times New Roman"/>
          <w:sz w:val="24"/>
          <w:szCs w:val="24"/>
        </w:rPr>
        <w:t xml:space="preserve"> Jakarta : Gramedia Pustaka Utama, cetakan 16.</w:t>
      </w:r>
    </w:p>
    <w:p w14:paraId="37BB2502" w14:textId="77777777" w:rsidR="00672D9B" w:rsidRPr="00403DEC" w:rsidRDefault="00672D9B" w:rsidP="007406E8">
      <w:pPr>
        <w:widowControl w:val="0"/>
        <w:overflowPunct w:val="0"/>
        <w:autoSpaceDE w:val="0"/>
        <w:autoSpaceDN w:val="0"/>
        <w:adjustRightInd w:val="0"/>
        <w:spacing w:after="0" w:line="240" w:lineRule="auto"/>
        <w:ind w:left="720" w:hanging="728"/>
        <w:jc w:val="both"/>
        <w:rPr>
          <w:rFonts w:ascii="Times New Roman" w:hAnsi="Times New Roman" w:cs="Times New Roman"/>
          <w:sz w:val="24"/>
          <w:szCs w:val="24"/>
        </w:rPr>
      </w:pPr>
    </w:p>
    <w:p w14:paraId="7B1087DA" w14:textId="7F6EDBBE" w:rsidR="009F7B28" w:rsidRPr="00403DEC" w:rsidRDefault="009F7B28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>Rochaeni, Atik. 2017.</w:t>
      </w:r>
      <w:r w:rsidR="00DD5E13" w:rsidRPr="00403D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Pengelolaan Sampah Problematika &amp; Kebijakan. Bandung : Unnur Press. </w:t>
      </w:r>
    </w:p>
    <w:p w14:paraId="5AF0FF02" w14:textId="3E320AD0" w:rsidR="00624B8B" w:rsidRPr="00403DEC" w:rsidRDefault="00624B8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Samodra </w:t>
      </w:r>
      <w:r w:rsidRPr="00403DEC">
        <w:rPr>
          <w:rStyle w:val="Emphasis"/>
          <w:rFonts w:ascii="Times New Roman" w:hAnsi="Times New Roman" w:cs="Times New Roman"/>
          <w:bCs/>
          <w:i w:val="0"/>
          <w:iCs w:val="0"/>
          <w:sz w:val="24"/>
          <w:szCs w:val="24"/>
          <w:shd w:val="clear" w:color="auto" w:fill="FFFFFF"/>
        </w:rPr>
        <w:t>Wibawa</w:t>
      </w:r>
      <w:r w:rsidRPr="00403DEC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403DEC">
        <w:rPr>
          <w:rStyle w:val="Emphasis"/>
          <w:rFonts w:ascii="Times New Roman" w:hAnsi="Times New Roman" w:cs="Times New Roman"/>
          <w:bCs/>
          <w:i w:val="0"/>
          <w:iCs w:val="0"/>
          <w:sz w:val="24"/>
          <w:szCs w:val="24"/>
          <w:shd w:val="clear" w:color="auto" w:fill="FFFFFF"/>
        </w:rPr>
        <w:t>1994</w:t>
      </w:r>
      <w:r w:rsidRPr="00403DEC">
        <w:rPr>
          <w:rFonts w:ascii="Times New Roman" w:hAnsi="Times New Roman" w:cs="Times New Roman"/>
          <w:sz w:val="24"/>
          <w:szCs w:val="24"/>
          <w:shd w:val="clear" w:color="auto" w:fill="FFFFFF"/>
        </w:rPr>
        <w:t>, Kebijakan Publik :Proses dan Analisis, Cet.Ke-1, Jakarta: Intermedia.</w:t>
      </w:r>
    </w:p>
    <w:p w14:paraId="2EA9905A" w14:textId="1BD7EAC0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Start dan Hovland. 2004.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Tools for Policy Impact: A Handbook for Reasearchers. </w:t>
      </w:r>
      <w:r w:rsidRPr="00403DEC">
        <w:rPr>
          <w:rFonts w:ascii="Times New Roman" w:hAnsi="Times New Roman" w:cs="Times New Roman"/>
          <w:sz w:val="24"/>
          <w:szCs w:val="24"/>
        </w:rPr>
        <w:t xml:space="preserve"> London : Research and Policy in Development Programme. Overseas Development Institute.</w:t>
      </w:r>
    </w:p>
    <w:p w14:paraId="5D8DF0CD" w14:textId="23837BA0" w:rsidR="005969E0" w:rsidRPr="00403DEC" w:rsidRDefault="005969E0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Sucipto, Cecep Dani. Teknologi Pengolahan Daur Ulang Sampah.Yogyakarta : Gosyen Publishing. </w:t>
      </w:r>
    </w:p>
    <w:p w14:paraId="0059D075" w14:textId="1B05C0B3" w:rsidR="00D65495" w:rsidRPr="00403DEC" w:rsidRDefault="00E92CBB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403DEC">
        <w:rPr>
          <w:rFonts w:ascii="Times New Roman" w:hAnsi="Times New Roman" w:cs="Times New Roman"/>
          <w:b/>
          <w:sz w:val="24"/>
          <w:szCs w:val="24"/>
        </w:rPr>
        <w:fldChar w:fldCharType="end"/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Subarson</w:t>
      </w:r>
      <w:r w:rsidR="005969E0" w:rsidRPr="00403DEC">
        <w:rPr>
          <w:rFonts w:ascii="Times New Roman" w:hAnsi="Times New Roman" w:cs="Times New Roman"/>
          <w:bCs/>
          <w:sz w:val="24"/>
          <w:szCs w:val="24"/>
        </w:rPr>
        <w:t>o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. (2011).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Anlisis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Kebijakan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Publik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: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Konsep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Teori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Aplikasi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. Yogyakarta: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Pustaka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65495" w:rsidRPr="00403DEC">
        <w:rPr>
          <w:rFonts w:ascii="Times New Roman" w:hAnsi="Times New Roman" w:cs="Times New Roman"/>
          <w:bCs/>
          <w:sz w:val="24"/>
          <w:szCs w:val="24"/>
        </w:rPr>
        <w:t>Pelajar</w:t>
      </w:r>
      <w:proofErr w:type="spellEnd"/>
      <w:r w:rsidR="00D65495"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F33E506" w14:textId="5C6DC169" w:rsidR="00672D9B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>S. Kumar (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). 2011. </w:t>
      </w:r>
      <w:r w:rsidRPr="00403DEC">
        <w:rPr>
          <w:rFonts w:ascii="Times New Roman" w:hAnsi="Times New Roman" w:cs="Times New Roman"/>
          <w:i/>
          <w:sz w:val="24"/>
          <w:szCs w:val="24"/>
        </w:rPr>
        <w:t>Integrated Waste Management</w:t>
      </w:r>
      <w:r w:rsidRPr="00403DE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Vol.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), in tech (intechopen.com), Croatia. </w:t>
      </w:r>
    </w:p>
    <w:p w14:paraId="79A1B1EE" w14:textId="79942B27" w:rsidR="007406E8" w:rsidRPr="00403DEC" w:rsidRDefault="007406E8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tachowiak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Gienapp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A., &amp;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eim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J. (2007).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A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Guaide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to Measuring Advocacy and Policy. </w:t>
      </w:r>
      <w:r w:rsidRPr="00403DEC">
        <w:rPr>
          <w:rStyle w:val="bold"/>
          <w:rFonts w:ascii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</w:rPr>
        <w:t> </w:t>
      </w:r>
      <w:hyperlink r:id="rId8" w:history="1">
        <w:r w:rsidRPr="00403DEC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Annie E. Casey Foundation</w:t>
        </w:r>
      </w:hyperlink>
    </w:p>
    <w:p w14:paraId="4E7AB7CF" w14:textId="6A081890" w:rsidR="00672D9B" w:rsidRPr="00403DEC" w:rsidRDefault="00672D9B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ugiono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Dr. Prof. 2014.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Kualitatif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403DEC">
        <w:rPr>
          <w:rFonts w:ascii="Times New Roman" w:hAnsi="Times New Roman" w:cs="Times New Roman"/>
          <w:sz w:val="24"/>
          <w:szCs w:val="24"/>
        </w:rPr>
        <w:t xml:space="preserve">Bandung: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Cv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Alfabeta</w:t>
      </w:r>
      <w:proofErr w:type="spellEnd"/>
    </w:p>
    <w:p w14:paraId="0BD77DB9" w14:textId="53366D33" w:rsidR="002D669E" w:rsidRPr="00403DEC" w:rsidRDefault="002D669E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Tachjan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. 2006. </w:t>
      </w:r>
      <w:proofErr w:type="spellStart"/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>Implementasi</w:t>
      </w:r>
      <w:proofErr w:type="spellEnd"/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>Kebijakan</w:t>
      </w:r>
      <w:proofErr w:type="spellEnd"/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>Publik</w:t>
      </w:r>
      <w:proofErr w:type="spellEnd"/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. </w:t>
      </w:r>
      <w:r w:rsidRPr="00403DEC">
        <w:rPr>
          <w:rFonts w:ascii="Times New Roman" w:hAnsi="Times New Roman" w:cs="Times New Roman"/>
          <w:bCs/>
          <w:sz w:val="24"/>
          <w:szCs w:val="24"/>
        </w:rPr>
        <w:t>Bandung</w:t>
      </w:r>
      <w:r w:rsidR="00913884" w:rsidRPr="00403DEC">
        <w:rPr>
          <w:rFonts w:ascii="Times New Roman" w:hAnsi="Times New Roman" w:cs="Times New Roman"/>
          <w:bCs/>
          <w:sz w:val="24"/>
          <w:szCs w:val="24"/>
        </w:rPr>
        <w:t xml:space="preserve">: AIPI </w:t>
      </w:r>
    </w:p>
    <w:p w14:paraId="3E81BD39" w14:textId="4E853776" w:rsidR="005243D8" w:rsidRPr="00403DEC" w:rsidRDefault="00672D9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hompsom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Jr. A, and Strickland, II. </w:t>
      </w:r>
      <w:proofErr w:type="gramStart"/>
      <w:r w:rsidRPr="00403DEC">
        <w:rPr>
          <w:rFonts w:ascii="Times New Roman" w:hAnsi="Times New Roman" w:cs="Times New Roman"/>
          <w:sz w:val="24"/>
          <w:szCs w:val="24"/>
        </w:rPr>
        <w:t>A,.</w:t>
      </w:r>
      <w:proofErr w:type="gramEnd"/>
      <w:r w:rsidRPr="00403DEC">
        <w:rPr>
          <w:rFonts w:ascii="Times New Roman" w:hAnsi="Times New Roman" w:cs="Times New Roman"/>
          <w:sz w:val="24"/>
          <w:szCs w:val="24"/>
        </w:rPr>
        <w:t xml:space="preserve"> 2003. </w:t>
      </w:r>
      <w:r w:rsidRPr="00403DEC">
        <w:rPr>
          <w:rFonts w:ascii="Times New Roman" w:hAnsi="Times New Roman" w:cs="Times New Roman"/>
          <w:i/>
          <w:sz w:val="24"/>
          <w:szCs w:val="24"/>
        </w:rPr>
        <w:t>Strategic Management: Concept and Cases.</w:t>
      </w:r>
      <w:r w:rsidRPr="00403DEC">
        <w:rPr>
          <w:rFonts w:ascii="Times New Roman" w:hAnsi="Times New Roman" w:cs="Times New Roman"/>
          <w:sz w:val="24"/>
          <w:szCs w:val="24"/>
        </w:rPr>
        <w:t xml:space="preserve"> 13thEdition. McGraw-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Hill.Irwi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>.</w:t>
      </w:r>
    </w:p>
    <w:p w14:paraId="7B59C5BB" w14:textId="77053B79" w:rsidR="005243D8" w:rsidRPr="00403DEC" w:rsidRDefault="005243D8" w:rsidP="007406E8">
      <w:pPr>
        <w:pStyle w:val="FootnoteText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Wibowo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Djajawinata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, D.T. 2007.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Penangan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Terpadu.</w:t>
      </w:r>
      <w:r w:rsidRPr="00403DEC">
        <w:rPr>
          <w:rFonts w:ascii="Times New Roman" w:hAnsi="Times New Roman" w:cs="Times New Roman"/>
          <w:sz w:val="24"/>
          <w:szCs w:val="24"/>
        </w:rPr>
        <w:t>Jakarta</w:t>
      </w:r>
      <w:proofErr w:type="spellEnd"/>
    </w:p>
    <w:p w14:paraId="3EFACC09" w14:textId="77777777" w:rsidR="00D46577" w:rsidRPr="00403DEC" w:rsidRDefault="00D46577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1EC77789" w14:textId="6B206F05" w:rsidR="00D46577" w:rsidRPr="00403DEC" w:rsidRDefault="00D46577" w:rsidP="007406E8">
      <w:pPr>
        <w:pStyle w:val="FootnoteText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</w:p>
    <w:p w14:paraId="2945DCD9" w14:textId="5F6D6163" w:rsidR="005243D8" w:rsidRPr="006867F1" w:rsidRDefault="006867F1" w:rsidP="007406E8">
      <w:pPr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</w:p>
    <w:p w14:paraId="7836371D" w14:textId="0D0BBE48" w:rsidR="005243D8" w:rsidRPr="00403DEC" w:rsidRDefault="005243D8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Asdriyand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Juliandon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. 2013.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Pelaksana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Sistem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di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Kelurah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Gunung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Bahagia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Balikpapan</w:t>
      </w:r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8F78D8" w14:textId="3711F6E3" w:rsidR="004126AE" w:rsidRPr="00403DEC" w:rsidRDefault="004126AE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Cahyadi, A., Siati, &amp; Fatih, A. Al. (2018). Implementasi Kebijakan Pengelolaan Sampah Melalui Bank Sampah Di Kabupaten Purbalingga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Demograpfy Journal of Sriwijaya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03DEC">
        <w:rPr>
          <w:rFonts w:ascii="Times New Roman" w:hAnsi="Times New Roman" w:cs="Times New Roman"/>
          <w:noProof/>
          <w:sz w:val="24"/>
          <w:szCs w:val="24"/>
        </w:rPr>
        <w:t>(2), 25–35.</w:t>
      </w:r>
    </w:p>
    <w:p w14:paraId="63785AA0" w14:textId="77777777" w:rsidR="004126AE" w:rsidRPr="00403DEC" w:rsidRDefault="004126AE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Dewanti, M., Purnomo, E. P., &amp; Salsabila, L. (2020). Analisa efektifitas bank sampah sebagai alternatif pengelolaan sampah dalam mencapai smart city di kabupaten kulon progo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Publisia: Jurnal Ilmu Administrasi Publik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03DEC">
        <w:rPr>
          <w:rFonts w:ascii="Times New Roman" w:hAnsi="Times New Roman" w:cs="Times New Roman"/>
          <w:noProof/>
          <w:sz w:val="24"/>
          <w:szCs w:val="24"/>
        </w:rPr>
        <w:t>(1). https://doi.org/10.26905/pjiap.v5i1.3828</w:t>
      </w:r>
    </w:p>
    <w:p w14:paraId="473926CD" w14:textId="57B6D4C5" w:rsidR="004126AE" w:rsidRPr="00403DEC" w:rsidRDefault="004126AE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Dongoran, H. S., Harahap, R. H., &amp; Tarigan, U. (2018). Implementasi Peraturan Walikota Medan tentang Unit Pelaksanaan Teknis Pelayanan Kebersihan dan Bank Sampah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Publik : Public Administration Journal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8</w:t>
      </w:r>
      <w:r w:rsidRPr="00403DEC">
        <w:rPr>
          <w:rFonts w:ascii="Times New Roman" w:hAnsi="Times New Roman" w:cs="Times New Roman"/>
          <w:noProof/>
          <w:sz w:val="24"/>
          <w:szCs w:val="24"/>
        </w:rPr>
        <w:t>(1), 47. https://doi.org/10.31289/jap.v8i1.1578</w:t>
      </w:r>
    </w:p>
    <w:p w14:paraId="52ED3BE9" w14:textId="4376AAE7" w:rsidR="005243D8" w:rsidRPr="00403DEC" w:rsidRDefault="005243D8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European Commission. 2010.  </w:t>
      </w:r>
      <w:r w:rsidRPr="00403DEC">
        <w:rPr>
          <w:rFonts w:ascii="Times New Roman" w:hAnsi="Times New Roman" w:cs="Times New Roman"/>
          <w:i/>
          <w:sz w:val="24"/>
          <w:szCs w:val="24"/>
        </w:rPr>
        <w:t xml:space="preserve">Being Wise </w:t>
      </w:r>
      <w:proofErr w:type="gramStart"/>
      <w:r w:rsidRPr="00403DEC">
        <w:rPr>
          <w:rFonts w:ascii="Times New Roman" w:hAnsi="Times New Roman" w:cs="Times New Roman"/>
          <w:i/>
          <w:sz w:val="24"/>
          <w:szCs w:val="24"/>
        </w:rPr>
        <w:t>With</w:t>
      </w:r>
      <w:proofErr w:type="gram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Waste: the EU’s Approach to Waste Management, </w:t>
      </w:r>
      <w:r w:rsidRPr="00403DEC">
        <w:rPr>
          <w:rFonts w:ascii="Times New Roman" w:hAnsi="Times New Roman" w:cs="Times New Roman"/>
          <w:sz w:val="24"/>
          <w:szCs w:val="24"/>
        </w:rPr>
        <w:t>Luxembourg: Publication Office of the European Union,2010</w:t>
      </w:r>
    </w:p>
    <w:p w14:paraId="073F32F6" w14:textId="77777777" w:rsidR="00624B8B" w:rsidRPr="00403DEC" w:rsidRDefault="00624B8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Febry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autsa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. 2011.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di Bank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Gem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i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dukuh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Badeg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Bantul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Gajah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Mada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>.</w:t>
      </w:r>
    </w:p>
    <w:p w14:paraId="3A8727DA" w14:textId="4C336FE8" w:rsidR="00624B8B" w:rsidRPr="00403DEC" w:rsidRDefault="00624B8B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Fitr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Wulandar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. 2014.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rospek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eberlanjut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di Bank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Di Kota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Makasa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Gajah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Mada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>.</w:t>
      </w:r>
    </w:p>
    <w:p w14:paraId="609880E6" w14:textId="778AE87C" w:rsidR="004126AE" w:rsidRPr="00403DEC" w:rsidRDefault="004126AE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Halid, O. A., Yulianto, K., &amp; Saleh, M. (2022). Strategi Pengelolaan Bank Sampah di NTB (Studi Kasus Bank Sampah Bintang Sejahtera)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Januari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03DEC">
        <w:rPr>
          <w:rFonts w:ascii="Times New Roman" w:hAnsi="Times New Roman" w:cs="Times New Roman"/>
          <w:noProof/>
          <w:sz w:val="24"/>
          <w:szCs w:val="24"/>
        </w:rPr>
        <w:t>(8), 763–770.</w:t>
      </w:r>
    </w:p>
    <w:p w14:paraId="2705CFB0" w14:textId="42B7E6AD" w:rsidR="004126AE" w:rsidRPr="00403DEC" w:rsidRDefault="004126AE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Hendra, Y. (2016). Perbandingan Sistem Pengelolaan Sampah di Indonesia dan Korea Selatan: Kajian 5 Aspek Pengelolaan Sampah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Aspirasi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03DEC">
        <w:rPr>
          <w:rFonts w:ascii="Times New Roman" w:hAnsi="Times New Roman" w:cs="Times New Roman"/>
          <w:noProof/>
          <w:sz w:val="24"/>
          <w:szCs w:val="24"/>
        </w:rPr>
        <w:t>, 77–91.</w:t>
      </w:r>
    </w:p>
    <w:p w14:paraId="72203488" w14:textId="77777777" w:rsidR="005243D8" w:rsidRPr="00403DEC" w:rsidRDefault="005243D8" w:rsidP="007406E8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Pemberdaya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Masyarakat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403DEC">
        <w:rPr>
          <w:rFonts w:ascii="Times New Roman" w:hAnsi="Times New Roman" w:cs="Times New Roman"/>
          <w:sz w:val="24"/>
          <w:szCs w:val="24"/>
        </w:rPr>
        <w:t>2009</w:t>
      </w:r>
    </w:p>
    <w:p w14:paraId="147D4FB5" w14:textId="2A72742C" w:rsidR="005243D8" w:rsidRPr="00403DEC" w:rsidRDefault="005243D8" w:rsidP="007406E8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03DEC">
        <w:rPr>
          <w:rFonts w:ascii="Times New Roman" w:hAnsi="Times New Roman" w:cs="Times New Roman"/>
          <w:sz w:val="24"/>
          <w:szCs w:val="24"/>
        </w:rPr>
        <w:t xml:space="preserve">Jordan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Wella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De Villa. 2015.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Implementasi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Kebijak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Di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Kecamat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Lamong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Kabupate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Lamonga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tahu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2011-201. </w:t>
      </w:r>
    </w:p>
    <w:p w14:paraId="3E495790" w14:textId="77777777" w:rsidR="00624B8B" w:rsidRPr="00403DEC" w:rsidRDefault="00624B8B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Noviyanti, N., Noviani, H. I., Octaviasari, S., &amp; ... (2022). Implementasi Kebijakan Pengelolaan Sampah Melalui Program Bank Sampah Induk Surabaya (Studi Di Bank Sampah Unit Kelurahan Ngagelrejo, Kecamatan …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… : Jurnal Ilmiah Ilmu …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03DEC">
        <w:rPr>
          <w:rFonts w:ascii="Times New Roman" w:hAnsi="Times New Roman" w:cs="Times New Roman"/>
          <w:noProof/>
          <w:sz w:val="24"/>
          <w:szCs w:val="24"/>
        </w:rPr>
        <w:t>(1), 55–71. https://ojs.stiami.ac.id/index.php/transparansi/article/view/2997</w:t>
      </w:r>
    </w:p>
    <w:p w14:paraId="1D593D81" w14:textId="207EC710" w:rsidR="00624B8B" w:rsidRPr="00403DEC" w:rsidRDefault="00624B8B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Nugraha, C. (2022). Implementasi pengelolaan sampah oleh bank sampah di kecamatan candisari kota semarang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Tesis</w:t>
      </w:r>
      <w:r w:rsidRPr="00403DEC">
        <w:rPr>
          <w:rFonts w:ascii="Times New Roman" w:hAnsi="Times New Roman" w:cs="Times New Roman"/>
          <w:noProof/>
          <w:sz w:val="24"/>
          <w:szCs w:val="24"/>
        </w:rPr>
        <w:t>, 1–164.</w:t>
      </w:r>
    </w:p>
    <w:p w14:paraId="70C76679" w14:textId="77777777" w:rsidR="007406E8" w:rsidRPr="00403DEC" w:rsidRDefault="007406E8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Reski Ashariani. (2021). Strategi Pengelolaan Bank Sampah Sektoral Kecamatan Tallo Kota Makassar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Rezki Ashariani</w:t>
      </w:r>
      <w:r w:rsidRPr="00403DE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AA776DF" w14:textId="0F9B5622" w:rsidR="007406E8" w:rsidRPr="00403DEC" w:rsidRDefault="007406E8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Riswana, I., Rukmana, D., &amp; Bulkis, S. (2018). Strategi Pengembangan Bank Sampah Di Kabupaten Pati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Jurnal Litbang: Media Informasi Penelitian, Pengembangan Dan IPTEK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403DEC">
        <w:rPr>
          <w:rFonts w:ascii="Times New Roman" w:hAnsi="Times New Roman" w:cs="Times New Roman"/>
          <w:noProof/>
          <w:sz w:val="24"/>
          <w:szCs w:val="24"/>
        </w:rPr>
        <w:t>(1), 68–80. https://doi.org/10.33658/jl.v14i1.110</w:t>
      </w:r>
    </w:p>
    <w:p w14:paraId="05FDCC43" w14:textId="506EBDC9" w:rsidR="00624B8B" w:rsidRPr="00403DEC" w:rsidRDefault="00624B8B" w:rsidP="007406E8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Setiawan, R., &amp; Kurnianingsih, Fi. (2021). Penyusunan Model Pelayanan Bank Sampah Sebagai Alternatif Penyelesaian Masalah Sampah Di Kawasan </w:t>
      </w:r>
      <w:r w:rsidRPr="00403DE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sisir.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Alfatina; Journal of Community Services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03DE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03DEC">
        <w:rPr>
          <w:rFonts w:ascii="Times New Roman" w:hAnsi="Times New Roman" w:cs="Times New Roman"/>
          <w:noProof/>
          <w:sz w:val="24"/>
          <w:szCs w:val="24"/>
        </w:rPr>
        <w:t xml:space="preserve">(1), 7–16. </w:t>
      </w:r>
      <w:hyperlink r:id="rId9" w:history="1">
        <w:r w:rsidRPr="00403DEC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journal.inspire-kepri.org/index.php/JoCS</w:t>
        </w:r>
      </w:hyperlink>
    </w:p>
    <w:p w14:paraId="267423FE" w14:textId="74D22F58" w:rsidR="00624B8B" w:rsidRPr="00403DEC" w:rsidRDefault="00624B8B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Sugiyono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(2021). Model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Implementasi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Kebijakan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Berbasis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di Kota Bekasi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03DEC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Mentality, systems, Networking.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Desertasi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Universitas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bCs/>
          <w:sz w:val="24"/>
          <w:szCs w:val="24"/>
        </w:rPr>
        <w:t>Pasundan</w:t>
      </w:r>
      <w:proofErr w:type="spellEnd"/>
      <w:r w:rsidRPr="00403DEC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17B0C8C0" w14:textId="34D76EFE" w:rsidR="00A469F2" w:rsidRPr="00403DEC" w:rsidRDefault="005243D8" w:rsidP="00334F95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utomo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>. 2013. “</w:t>
      </w:r>
      <w:proofErr w:type="spellStart"/>
      <w:r w:rsidRPr="00403DEC">
        <w:rPr>
          <w:rFonts w:ascii="Times New Roman" w:hAnsi="Times New Roman" w:cs="Times New Roman"/>
          <w:i/>
          <w:sz w:val="24"/>
          <w:szCs w:val="24"/>
        </w:rPr>
        <w:t>CommunityDriven</w:t>
      </w:r>
      <w:proofErr w:type="spell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Waste Management: How Sustainable </w:t>
      </w:r>
      <w:proofErr w:type="gramStart"/>
      <w:r w:rsidRPr="00403DEC">
        <w:rPr>
          <w:rFonts w:ascii="Times New Roman" w:hAnsi="Times New Roman" w:cs="Times New Roman"/>
          <w:i/>
          <w:sz w:val="24"/>
          <w:szCs w:val="24"/>
        </w:rPr>
        <w:t>are</w:t>
      </w:r>
      <w:proofErr w:type="gramEnd"/>
      <w:r w:rsidRPr="00403DEC">
        <w:rPr>
          <w:rFonts w:ascii="Times New Roman" w:hAnsi="Times New Roman" w:cs="Times New Roman"/>
          <w:i/>
          <w:sz w:val="24"/>
          <w:szCs w:val="24"/>
        </w:rPr>
        <w:t xml:space="preserve"> Waste Banks in Yogyakarta</w:t>
      </w:r>
      <w:r w:rsidRPr="00403DEC">
        <w:rPr>
          <w:rFonts w:ascii="Times New Roman" w:hAnsi="Times New Roman" w:cs="Times New Roman"/>
          <w:sz w:val="24"/>
          <w:szCs w:val="24"/>
        </w:rPr>
        <w:t>?”</w:t>
      </w:r>
      <w:r w:rsidR="00334F95"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4F95" w:rsidRPr="00403DEC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334F95" w:rsidRPr="00403DEC">
        <w:rPr>
          <w:rFonts w:ascii="Times New Roman" w:hAnsi="Times New Roman" w:cs="Times New Roman"/>
          <w:sz w:val="24"/>
          <w:szCs w:val="24"/>
        </w:rPr>
        <w:t xml:space="preserve"> Gajah </w:t>
      </w:r>
      <w:proofErr w:type="spellStart"/>
      <w:r w:rsidR="00334F95" w:rsidRPr="00403DEC">
        <w:rPr>
          <w:rFonts w:ascii="Times New Roman" w:hAnsi="Times New Roman" w:cs="Times New Roman"/>
          <w:sz w:val="24"/>
          <w:szCs w:val="24"/>
        </w:rPr>
        <w:t>Mada</w:t>
      </w:r>
      <w:proofErr w:type="spellEnd"/>
    </w:p>
    <w:p w14:paraId="47C9D22D" w14:textId="567D6FD9" w:rsidR="00334F95" w:rsidRDefault="00334F95" w:rsidP="00334F95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538B605" w14:textId="3E11D319" w:rsidR="006867F1" w:rsidRPr="006867F1" w:rsidRDefault="006867F1" w:rsidP="00334F95">
      <w:pPr>
        <w:ind w:left="720" w:hanging="72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raturan</w:t>
      </w:r>
      <w:proofErr w:type="spellEnd"/>
    </w:p>
    <w:p w14:paraId="122EE2F3" w14:textId="77777777" w:rsidR="005243D8" w:rsidRPr="00403DEC" w:rsidRDefault="005243D8" w:rsidP="007406E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18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2008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C53668" w14:textId="77777777" w:rsidR="005243D8" w:rsidRPr="00403DEC" w:rsidRDefault="005243D8" w:rsidP="007406E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Nome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81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2012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angga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angga</w:t>
      </w:r>
      <w:proofErr w:type="spellEnd"/>
    </w:p>
    <w:p w14:paraId="1D4A2FB3" w14:textId="77777777" w:rsidR="00AC0355" w:rsidRPr="00403DEC" w:rsidRDefault="00AC0355" w:rsidP="007406E8">
      <w:pPr>
        <w:pStyle w:val="ListParagraph"/>
        <w:tabs>
          <w:tab w:val="left" w:pos="240"/>
          <w:tab w:val="left" w:pos="600"/>
        </w:tabs>
        <w:suppressAutoHyphens/>
        <w:spacing w:after="0" w:line="360" w:lineRule="auto"/>
        <w:ind w:right="29" w:hanging="720"/>
        <w:jc w:val="both"/>
        <w:textDirection w:val="btLr"/>
        <w:textAlignment w:val="top"/>
        <w:outlineLvl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Menteri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ehutan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Nome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14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2021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E25E60" w14:textId="0A1D6360" w:rsidR="005243D8" w:rsidRPr="00403DEC" w:rsidRDefault="005243D8" w:rsidP="007406E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Daerah Kota Bandung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Nome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0</w:t>
      </w:r>
      <w:r w:rsidR="00AC0355" w:rsidRPr="00403DEC">
        <w:rPr>
          <w:rFonts w:ascii="Times New Roman" w:hAnsi="Times New Roman" w:cs="Times New Roman"/>
          <w:sz w:val="24"/>
          <w:szCs w:val="24"/>
        </w:rPr>
        <w:t>8</w:t>
      </w:r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201</w:t>
      </w:r>
      <w:r w:rsidR="00AC0355" w:rsidRPr="00403DEC">
        <w:rPr>
          <w:rFonts w:ascii="Times New Roman" w:hAnsi="Times New Roman" w:cs="Times New Roman"/>
          <w:sz w:val="24"/>
          <w:szCs w:val="24"/>
        </w:rPr>
        <w:t>8</w:t>
      </w:r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</w:p>
    <w:p w14:paraId="2F1655C6" w14:textId="67AD8068" w:rsidR="005243D8" w:rsidRPr="00403DEC" w:rsidRDefault="00AC0355" w:rsidP="007406E8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3DEC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Kota Bandung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: LH.04.04/021-DLH/I/2022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Penetapan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Bank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Sampah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3DEC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403DEC">
        <w:rPr>
          <w:rFonts w:ascii="Times New Roman" w:hAnsi="Times New Roman" w:cs="Times New Roman"/>
          <w:sz w:val="24"/>
          <w:szCs w:val="24"/>
        </w:rPr>
        <w:t xml:space="preserve"> Kota Bandung</w:t>
      </w:r>
    </w:p>
    <w:p w14:paraId="73F0332D" w14:textId="77777777" w:rsidR="005243D8" w:rsidRPr="00403DEC" w:rsidRDefault="005243D8" w:rsidP="007406E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9B58EAA" w14:textId="77777777" w:rsidR="005243D8" w:rsidRPr="00403DEC" w:rsidRDefault="005243D8" w:rsidP="007406E8">
      <w:pPr>
        <w:ind w:left="630" w:hanging="63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35A6D74" w14:textId="77777777" w:rsidR="005243D8" w:rsidRPr="00403DEC" w:rsidRDefault="005243D8" w:rsidP="007406E8">
      <w:pPr>
        <w:spacing w:line="360" w:lineRule="auto"/>
        <w:ind w:left="450" w:hanging="450"/>
        <w:jc w:val="both"/>
        <w:rPr>
          <w:rFonts w:ascii="Times New Roman" w:hAnsi="Times New Roman" w:cs="Times New Roman"/>
          <w:bCs/>
          <w:sz w:val="24"/>
          <w:szCs w:val="24"/>
        </w:rPr>
      </w:pPr>
    </w:p>
    <w:sectPr w:rsidR="005243D8" w:rsidRPr="00403DEC" w:rsidSect="00C4295F">
      <w:headerReference w:type="default" r:id="rId10"/>
      <w:footerReference w:type="default" r:id="rId11"/>
      <w:footerReference w:type="first" r:id="rId12"/>
      <w:pgSz w:w="11906" w:h="16838" w:code="9"/>
      <w:pgMar w:top="1701" w:right="1701" w:bottom="1701" w:left="2268" w:header="720" w:footer="720" w:gutter="0"/>
      <w:pgNumType w:start="42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2160424" w14:textId="77777777" w:rsidR="00033F50" w:rsidRDefault="00033F50" w:rsidP="00A47287">
      <w:pPr>
        <w:spacing w:after="0" w:line="240" w:lineRule="auto"/>
      </w:pPr>
      <w:r>
        <w:separator/>
      </w:r>
    </w:p>
  </w:endnote>
  <w:endnote w:type="continuationSeparator" w:id="0">
    <w:p w14:paraId="47A62302" w14:textId="77777777" w:rsidR="00033F50" w:rsidRDefault="00033F50" w:rsidP="00A472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0CA4B16" w14:textId="59DD98C4" w:rsidR="00F56735" w:rsidRPr="00F56735" w:rsidRDefault="00F56735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14:paraId="1BAF8D38" w14:textId="77777777" w:rsidR="00F56735" w:rsidRDefault="00F5673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73F620" w14:textId="5AD0CCAD" w:rsidR="00C4295F" w:rsidRPr="00C4295F" w:rsidRDefault="00C4295F" w:rsidP="00C4295F">
    <w:pPr>
      <w:pStyle w:val="Footer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425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886EAB" w14:textId="77777777" w:rsidR="00033F50" w:rsidRDefault="00033F50" w:rsidP="00A47287">
      <w:pPr>
        <w:spacing w:after="0" w:line="240" w:lineRule="auto"/>
      </w:pPr>
      <w:r>
        <w:separator/>
      </w:r>
    </w:p>
  </w:footnote>
  <w:footnote w:type="continuationSeparator" w:id="0">
    <w:p w14:paraId="124B3B01" w14:textId="77777777" w:rsidR="00033F50" w:rsidRDefault="00033F50" w:rsidP="00A4728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1449559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67FF7507" w14:textId="1D91D783" w:rsidR="00F56735" w:rsidRPr="00F56735" w:rsidRDefault="00F56735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F5673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5673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5673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80B5F">
          <w:rPr>
            <w:rFonts w:ascii="Times New Roman" w:hAnsi="Times New Roman" w:cs="Times New Roman"/>
            <w:noProof/>
            <w:sz w:val="24"/>
            <w:szCs w:val="24"/>
          </w:rPr>
          <w:t>426</w:t>
        </w:r>
        <w:r w:rsidRPr="00F56735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4E397B16" w14:textId="77777777" w:rsidR="00F56735" w:rsidRDefault="00F5673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4A6EE5"/>
    <w:multiLevelType w:val="hybridMultilevel"/>
    <w:tmpl w:val="1B1A1B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504767"/>
    <w:multiLevelType w:val="multilevel"/>
    <w:tmpl w:val="2194991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5C11604"/>
    <w:multiLevelType w:val="hybridMultilevel"/>
    <w:tmpl w:val="2ED2AD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1787FEE"/>
    <w:multiLevelType w:val="hybridMultilevel"/>
    <w:tmpl w:val="57C0CC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843EDA"/>
    <w:multiLevelType w:val="hybridMultilevel"/>
    <w:tmpl w:val="A4608D16"/>
    <w:lvl w:ilvl="0" w:tplc="817C06D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3EC7225D"/>
    <w:multiLevelType w:val="hybridMultilevel"/>
    <w:tmpl w:val="A008D162"/>
    <w:lvl w:ilvl="0" w:tplc="3BC8C9C8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 w15:restartNumberingAfterBreak="0">
    <w:nsid w:val="50B27A75"/>
    <w:multiLevelType w:val="hybridMultilevel"/>
    <w:tmpl w:val="E4B469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791CA6"/>
    <w:multiLevelType w:val="hybridMultilevel"/>
    <w:tmpl w:val="43D00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1857C77"/>
    <w:multiLevelType w:val="multilevel"/>
    <w:tmpl w:val="92C640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4."/>
      <w:lvlJc w:val="left"/>
      <w:pPr>
        <w:ind w:left="1080" w:hanging="720"/>
      </w:pPr>
      <w:rPr>
        <w:rFonts w:ascii="Times New Roman" w:eastAsiaTheme="minorHAnsi" w:hAnsi="Times New Roman" w:cs="Times New Roman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6D971352"/>
    <w:multiLevelType w:val="multilevel"/>
    <w:tmpl w:val="E1EC9CC4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8"/>
  </w:num>
  <w:num w:numId="2">
    <w:abstractNumId w:val="4"/>
  </w:num>
  <w:num w:numId="3">
    <w:abstractNumId w:val="1"/>
  </w:num>
  <w:num w:numId="4">
    <w:abstractNumId w:val="9"/>
  </w:num>
  <w:num w:numId="5">
    <w:abstractNumId w:val="2"/>
  </w:num>
  <w:num w:numId="6">
    <w:abstractNumId w:val="3"/>
  </w:num>
  <w:num w:numId="7">
    <w:abstractNumId w:val="0"/>
  </w:num>
  <w:num w:numId="8">
    <w:abstractNumId w:val="7"/>
  </w:num>
  <w:num w:numId="9">
    <w:abstractNumId w:val="5"/>
  </w:num>
  <w:num w:numId="10">
    <w:abstractNumId w:val="6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70A99"/>
    <w:rsid w:val="0000091F"/>
    <w:rsid w:val="00001307"/>
    <w:rsid w:val="00001590"/>
    <w:rsid w:val="00001721"/>
    <w:rsid w:val="000019D3"/>
    <w:rsid w:val="00001EA6"/>
    <w:rsid w:val="000020F6"/>
    <w:rsid w:val="00002982"/>
    <w:rsid w:val="00002990"/>
    <w:rsid w:val="000029A5"/>
    <w:rsid w:val="00002DE1"/>
    <w:rsid w:val="000034D1"/>
    <w:rsid w:val="000037C9"/>
    <w:rsid w:val="0000429C"/>
    <w:rsid w:val="000047E1"/>
    <w:rsid w:val="00005E27"/>
    <w:rsid w:val="00006D33"/>
    <w:rsid w:val="000072A3"/>
    <w:rsid w:val="000073B5"/>
    <w:rsid w:val="00007458"/>
    <w:rsid w:val="00007669"/>
    <w:rsid w:val="00010963"/>
    <w:rsid w:val="000109EF"/>
    <w:rsid w:val="00011773"/>
    <w:rsid w:val="0001287D"/>
    <w:rsid w:val="00012F19"/>
    <w:rsid w:val="00012FE5"/>
    <w:rsid w:val="00013561"/>
    <w:rsid w:val="00013ACF"/>
    <w:rsid w:val="00013C12"/>
    <w:rsid w:val="00014D1B"/>
    <w:rsid w:val="0001506D"/>
    <w:rsid w:val="000150F5"/>
    <w:rsid w:val="000155E2"/>
    <w:rsid w:val="00015759"/>
    <w:rsid w:val="000157AA"/>
    <w:rsid w:val="000157E9"/>
    <w:rsid w:val="000158AA"/>
    <w:rsid w:val="00016242"/>
    <w:rsid w:val="0001641C"/>
    <w:rsid w:val="00016614"/>
    <w:rsid w:val="00016AD6"/>
    <w:rsid w:val="0002095A"/>
    <w:rsid w:val="000211FC"/>
    <w:rsid w:val="0002185F"/>
    <w:rsid w:val="00021912"/>
    <w:rsid w:val="0002192D"/>
    <w:rsid w:val="00021F58"/>
    <w:rsid w:val="000221D7"/>
    <w:rsid w:val="000221F2"/>
    <w:rsid w:val="0002272D"/>
    <w:rsid w:val="0002290A"/>
    <w:rsid w:val="00023371"/>
    <w:rsid w:val="0002352C"/>
    <w:rsid w:val="000235CF"/>
    <w:rsid w:val="0002364A"/>
    <w:rsid w:val="00023779"/>
    <w:rsid w:val="00023B35"/>
    <w:rsid w:val="000247A9"/>
    <w:rsid w:val="00024F8A"/>
    <w:rsid w:val="000251B5"/>
    <w:rsid w:val="000256AC"/>
    <w:rsid w:val="0002583B"/>
    <w:rsid w:val="00025B7F"/>
    <w:rsid w:val="000262F2"/>
    <w:rsid w:val="000262F5"/>
    <w:rsid w:val="000263A9"/>
    <w:rsid w:val="000265B1"/>
    <w:rsid w:val="00026897"/>
    <w:rsid w:val="00026A14"/>
    <w:rsid w:val="00026D8F"/>
    <w:rsid w:val="00026F56"/>
    <w:rsid w:val="00026FDA"/>
    <w:rsid w:val="0002733E"/>
    <w:rsid w:val="000279D8"/>
    <w:rsid w:val="000300E5"/>
    <w:rsid w:val="00030670"/>
    <w:rsid w:val="00030832"/>
    <w:rsid w:val="000312E4"/>
    <w:rsid w:val="00031612"/>
    <w:rsid w:val="00031845"/>
    <w:rsid w:val="000318BA"/>
    <w:rsid w:val="00032430"/>
    <w:rsid w:val="00032DA3"/>
    <w:rsid w:val="0003398F"/>
    <w:rsid w:val="00033F50"/>
    <w:rsid w:val="000343C0"/>
    <w:rsid w:val="000347B0"/>
    <w:rsid w:val="0003539E"/>
    <w:rsid w:val="0003543C"/>
    <w:rsid w:val="00035DEC"/>
    <w:rsid w:val="00035E85"/>
    <w:rsid w:val="000365CB"/>
    <w:rsid w:val="0003681B"/>
    <w:rsid w:val="00036959"/>
    <w:rsid w:val="0003768A"/>
    <w:rsid w:val="00037C76"/>
    <w:rsid w:val="00037D48"/>
    <w:rsid w:val="00040758"/>
    <w:rsid w:val="000409F3"/>
    <w:rsid w:val="0004119A"/>
    <w:rsid w:val="00041775"/>
    <w:rsid w:val="00041ED6"/>
    <w:rsid w:val="00042B8F"/>
    <w:rsid w:val="00043DAA"/>
    <w:rsid w:val="00043F16"/>
    <w:rsid w:val="00044911"/>
    <w:rsid w:val="00044B34"/>
    <w:rsid w:val="0004513F"/>
    <w:rsid w:val="0004541F"/>
    <w:rsid w:val="00045820"/>
    <w:rsid w:val="000469DE"/>
    <w:rsid w:val="00046B4F"/>
    <w:rsid w:val="00047290"/>
    <w:rsid w:val="0005044D"/>
    <w:rsid w:val="00050522"/>
    <w:rsid w:val="00050903"/>
    <w:rsid w:val="00051948"/>
    <w:rsid w:val="00051D3D"/>
    <w:rsid w:val="00053738"/>
    <w:rsid w:val="0005392E"/>
    <w:rsid w:val="00053F89"/>
    <w:rsid w:val="00054C0A"/>
    <w:rsid w:val="000554CF"/>
    <w:rsid w:val="00056386"/>
    <w:rsid w:val="000564E7"/>
    <w:rsid w:val="000565AF"/>
    <w:rsid w:val="00056E6F"/>
    <w:rsid w:val="00056FA9"/>
    <w:rsid w:val="00057965"/>
    <w:rsid w:val="00057D92"/>
    <w:rsid w:val="00057F11"/>
    <w:rsid w:val="000600B1"/>
    <w:rsid w:val="000607DE"/>
    <w:rsid w:val="000613BF"/>
    <w:rsid w:val="000613CA"/>
    <w:rsid w:val="00061C64"/>
    <w:rsid w:val="00061F2E"/>
    <w:rsid w:val="00061FD2"/>
    <w:rsid w:val="0006208B"/>
    <w:rsid w:val="000620E0"/>
    <w:rsid w:val="00062478"/>
    <w:rsid w:val="00062883"/>
    <w:rsid w:val="00062C5F"/>
    <w:rsid w:val="00062DDA"/>
    <w:rsid w:val="0006366B"/>
    <w:rsid w:val="00063B45"/>
    <w:rsid w:val="000641A2"/>
    <w:rsid w:val="00064F90"/>
    <w:rsid w:val="00067928"/>
    <w:rsid w:val="00067C4B"/>
    <w:rsid w:val="00067D08"/>
    <w:rsid w:val="00067DDF"/>
    <w:rsid w:val="00070133"/>
    <w:rsid w:val="00070A83"/>
    <w:rsid w:val="0007177E"/>
    <w:rsid w:val="0007198D"/>
    <w:rsid w:val="0007237F"/>
    <w:rsid w:val="00072461"/>
    <w:rsid w:val="000724DB"/>
    <w:rsid w:val="0007263D"/>
    <w:rsid w:val="00072709"/>
    <w:rsid w:val="00072C7E"/>
    <w:rsid w:val="00074295"/>
    <w:rsid w:val="00074687"/>
    <w:rsid w:val="00074F3F"/>
    <w:rsid w:val="00075044"/>
    <w:rsid w:val="00075349"/>
    <w:rsid w:val="00075C77"/>
    <w:rsid w:val="0007614E"/>
    <w:rsid w:val="000764CD"/>
    <w:rsid w:val="00076C67"/>
    <w:rsid w:val="00077007"/>
    <w:rsid w:val="00077198"/>
    <w:rsid w:val="00077AAE"/>
    <w:rsid w:val="00077B72"/>
    <w:rsid w:val="00077EB7"/>
    <w:rsid w:val="00080737"/>
    <w:rsid w:val="00080D28"/>
    <w:rsid w:val="00081201"/>
    <w:rsid w:val="00081D0C"/>
    <w:rsid w:val="00081F3E"/>
    <w:rsid w:val="00082084"/>
    <w:rsid w:val="00082819"/>
    <w:rsid w:val="00082A2E"/>
    <w:rsid w:val="00082A3A"/>
    <w:rsid w:val="000830DC"/>
    <w:rsid w:val="000832F6"/>
    <w:rsid w:val="000836D8"/>
    <w:rsid w:val="0008418D"/>
    <w:rsid w:val="0008566F"/>
    <w:rsid w:val="00085B8E"/>
    <w:rsid w:val="00085DCF"/>
    <w:rsid w:val="00086181"/>
    <w:rsid w:val="000864FE"/>
    <w:rsid w:val="00087F8F"/>
    <w:rsid w:val="0009021B"/>
    <w:rsid w:val="00090336"/>
    <w:rsid w:val="00090A7D"/>
    <w:rsid w:val="00090E41"/>
    <w:rsid w:val="000919F0"/>
    <w:rsid w:val="0009211A"/>
    <w:rsid w:val="000928BA"/>
    <w:rsid w:val="000930AF"/>
    <w:rsid w:val="00093282"/>
    <w:rsid w:val="000938CB"/>
    <w:rsid w:val="0009425F"/>
    <w:rsid w:val="000942FB"/>
    <w:rsid w:val="00094833"/>
    <w:rsid w:val="00094F4E"/>
    <w:rsid w:val="0009688E"/>
    <w:rsid w:val="00096EA0"/>
    <w:rsid w:val="000975B0"/>
    <w:rsid w:val="0009765A"/>
    <w:rsid w:val="000976FF"/>
    <w:rsid w:val="00097A46"/>
    <w:rsid w:val="000A06F8"/>
    <w:rsid w:val="000A0AB8"/>
    <w:rsid w:val="000A0E55"/>
    <w:rsid w:val="000A164E"/>
    <w:rsid w:val="000A1734"/>
    <w:rsid w:val="000A1AD6"/>
    <w:rsid w:val="000A1CD5"/>
    <w:rsid w:val="000A24C0"/>
    <w:rsid w:val="000A3B6A"/>
    <w:rsid w:val="000A3DA7"/>
    <w:rsid w:val="000A3F62"/>
    <w:rsid w:val="000A42A8"/>
    <w:rsid w:val="000A4DC6"/>
    <w:rsid w:val="000A4FE6"/>
    <w:rsid w:val="000A5281"/>
    <w:rsid w:val="000A587A"/>
    <w:rsid w:val="000A59EA"/>
    <w:rsid w:val="000A5A36"/>
    <w:rsid w:val="000A5ABE"/>
    <w:rsid w:val="000A669C"/>
    <w:rsid w:val="000A73B9"/>
    <w:rsid w:val="000B085F"/>
    <w:rsid w:val="000B0894"/>
    <w:rsid w:val="000B14D2"/>
    <w:rsid w:val="000B1FA7"/>
    <w:rsid w:val="000B2909"/>
    <w:rsid w:val="000B33CD"/>
    <w:rsid w:val="000B398D"/>
    <w:rsid w:val="000B4BE9"/>
    <w:rsid w:val="000B5CC2"/>
    <w:rsid w:val="000B6006"/>
    <w:rsid w:val="000B6F41"/>
    <w:rsid w:val="000B7474"/>
    <w:rsid w:val="000B75A2"/>
    <w:rsid w:val="000C0821"/>
    <w:rsid w:val="000C0A8F"/>
    <w:rsid w:val="000C154E"/>
    <w:rsid w:val="000C15E3"/>
    <w:rsid w:val="000C18AA"/>
    <w:rsid w:val="000C448C"/>
    <w:rsid w:val="000C4A04"/>
    <w:rsid w:val="000C52E9"/>
    <w:rsid w:val="000C5F0A"/>
    <w:rsid w:val="000C6208"/>
    <w:rsid w:val="000C671B"/>
    <w:rsid w:val="000C70B8"/>
    <w:rsid w:val="000C71F7"/>
    <w:rsid w:val="000C79AC"/>
    <w:rsid w:val="000C7BA8"/>
    <w:rsid w:val="000C7D13"/>
    <w:rsid w:val="000C7DB0"/>
    <w:rsid w:val="000D030B"/>
    <w:rsid w:val="000D0BB6"/>
    <w:rsid w:val="000D13DD"/>
    <w:rsid w:val="000D1615"/>
    <w:rsid w:val="000D1701"/>
    <w:rsid w:val="000D2341"/>
    <w:rsid w:val="000D2742"/>
    <w:rsid w:val="000D39D1"/>
    <w:rsid w:val="000D3FB9"/>
    <w:rsid w:val="000D6A60"/>
    <w:rsid w:val="000D74B1"/>
    <w:rsid w:val="000D7A9A"/>
    <w:rsid w:val="000D7B85"/>
    <w:rsid w:val="000E0191"/>
    <w:rsid w:val="000E0924"/>
    <w:rsid w:val="000E1691"/>
    <w:rsid w:val="000E2267"/>
    <w:rsid w:val="000E2568"/>
    <w:rsid w:val="000E270D"/>
    <w:rsid w:val="000E2958"/>
    <w:rsid w:val="000E2BAE"/>
    <w:rsid w:val="000E2E5E"/>
    <w:rsid w:val="000E37D3"/>
    <w:rsid w:val="000E37F2"/>
    <w:rsid w:val="000E397F"/>
    <w:rsid w:val="000E4BBB"/>
    <w:rsid w:val="000E51A9"/>
    <w:rsid w:val="000E520F"/>
    <w:rsid w:val="000E6B46"/>
    <w:rsid w:val="000E6ED4"/>
    <w:rsid w:val="000E7028"/>
    <w:rsid w:val="000E7039"/>
    <w:rsid w:val="000E74D6"/>
    <w:rsid w:val="000E77E3"/>
    <w:rsid w:val="000E7909"/>
    <w:rsid w:val="000E7965"/>
    <w:rsid w:val="000E7E95"/>
    <w:rsid w:val="000F00C7"/>
    <w:rsid w:val="000F0AC3"/>
    <w:rsid w:val="000F17D2"/>
    <w:rsid w:val="000F19EE"/>
    <w:rsid w:val="000F1CA5"/>
    <w:rsid w:val="000F28D9"/>
    <w:rsid w:val="000F2E0C"/>
    <w:rsid w:val="000F34B4"/>
    <w:rsid w:val="000F460E"/>
    <w:rsid w:val="000F473D"/>
    <w:rsid w:val="000F4A75"/>
    <w:rsid w:val="000F4E08"/>
    <w:rsid w:val="000F578F"/>
    <w:rsid w:val="000F59F3"/>
    <w:rsid w:val="000F6240"/>
    <w:rsid w:val="000F6A9F"/>
    <w:rsid w:val="000F6E95"/>
    <w:rsid w:val="000F708A"/>
    <w:rsid w:val="000F738C"/>
    <w:rsid w:val="000F7E7A"/>
    <w:rsid w:val="000F7F8B"/>
    <w:rsid w:val="001002CF"/>
    <w:rsid w:val="00100856"/>
    <w:rsid w:val="00100BFD"/>
    <w:rsid w:val="00101049"/>
    <w:rsid w:val="00101186"/>
    <w:rsid w:val="00102675"/>
    <w:rsid w:val="0010268B"/>
    <w:rsid w:val="00102744"/>
    <w:rsid w:val="00103B30"/>
    <w:rsid w:val="0010425A"/>
    <w:rsid w:val="0010468A"/>
    <w:rsid w:val="001047AF"/>
    <w:rsid w:val="00104BEC"/>
    <w:rsid w:val="00104D88"/>
    <w:rsid w:val="0010526D"/>
    <w:rsid w:val="00105D8C"/>
    <w:rsid w:val="00107147"/>
    <w:rsid w:val="00107206"/>
    <w:rsid w:val="00107454"/>
    <w:rsid w:val="001076D0"/>
    <w:rsid w:val="00107CC7"/>
    <w:rsid w:val="00110003"/>
    <w:rsid w:val="00110246"/>
    <w:rsid w:val="001106BE"/>
    <w:rsid w:val="00110FC4"/>
    <w:rsid w:val="001113B1"/>
    <w:rsid w:val="00111749"/>
    <w:rsid w:val="00112E6F"/>
    <w:rsid w:val="00113369"/>
    <w:rsid w:val="00113A22"/>
    <w:rsid w:val="00113B10"/>
    <w:rsid w:val="001142F2"/>
    <w:rsid w:val="00114D9A"/>
    <w:rsid w:val="0011540E"/>
    <w:rsid w:val="001155BF"/>
    <w:rsid w:val="0011576D"/>
    <w:rsid w:val="00115ABC"/>
    <w:rsid w:val="00115CF8"/>
    <w:rsid w:val="00115DB2"/>
    <w:rsid w:val="001162A5"/>
    <w:rsid w:val="001162DA"/>
    <w:rsid w:val="00116A2A"/>
    <w:rsid w:val="00116CE1"/>
    <w:rsid w:val="0011749F"/>
    <w:rsid w:val="00117E4D"/>
    <w:rsid w:val="00117EB9"/>
    <w:rsid w:val="001202BA"/>
    <w:rsid w:val="001205FC"/>
    <w:rsid w:val="00120BB7"/>
    <w:rsid w:val="00122F84"/>
    <w:rsid w:val="001240B9"/>
    <w:rsid w:val="0012466C"/>
    <w:rsid w:val="00124845"/>
    <w:rsid w:val="00124CBE"/>
    <w:rsid w:val="00124F4E"/>
    <w:rsid w:val="0012522D"/>
    <w:rsid w:val="00126537"/>
    <w:rsid w:val="00126755"/>
    <w:rsid w:val="00126BDD"/>
    <w:rsid w:val="001273BD"/>
    <w:rsid w:val="0012740C"/>
    <w:rsid w:val="00127B20"/>
    <w:rsid w:val="00130B37"/>
    <w:rsid w:val="00130DD4"/>
    <w:rsid w:val="0013172A"/>
    <w:rsid w:val="00131A1F"/>
    <w:rsid w:val="00131D03"/>
    <w:rsid w:val="00132548"/>
    <w:rsid w:val="00132858"/>
    <w:rsid w:val="00132B8C"/>
    <w:rsid w:val="001330E1"/>
    <w:rsid w:val="00133254"/>
    <w:rsid w:val="001334FF"/>
    <w:rsid w:val="00133856"/>
    <w:rsid w:val="00133887"/>
    <w:rsid w:val="00133C76"/>
    <w:rsid w:val="001343B6"/>
    <w:rsid w:val="0013505F"/>
    <w:rsid w:val="00136974"/>
    <w:rsid w:val="00136A6F"/>
    <w:rsid w:val="00137734"/>
    <w:rsid w:val="00137EB1"/>
    <w:rsid w:val="00137ED1"/>
    <w:rsid w:val="001405D9"/>
    <w:rsid w:val="00141127"/>
    <w:rsid w:val="00141A02"/>
    <w:rsid w:val="001422C5"/>
    <w:rsid w:val="00142A14"/>
    <w:rsid w:val="00142B4A"/>
    <w:rsid w:val="00143222"/>
    <w:rsid w:val="0014387B"/>
    <w:rsid w:val="00143B2D"/>
    <w:rsid w:val="00144C3D"/>
    <w:rsid w:val="00144DCF"/>
    <w:rsid w:val="00145364"/>
    <w:rsid w:val="001453C9"/>
    <w:rsid w:val="001458BC"/>
    <w:rsid w:val="00145E60"/>
    <w:rsid w:val="0014673B"/>
    <w:rsid w:val="00146D8F"/>
    <w:rsid w:val="00147529"/>
    <w:rsid w:val="001501B5"/>
    <w:rsid w:val="00150426"/>
    <w:rsid w:val="00150871"/>
    <w:rsid w:val="00150D03"/>
    <w:rsid w:val="00151E13"/>
    <w:rsid w:val="00151E26"/>
    <w:rsid w:val="00151E47"/>
    <w:rsid w:val="0015236E"/>
    <w:rsid w:val="001526A5"/>
    <w:rsid w:val="00152A66"/>
    <w:rsid w:val="00152C4B"/>
    <w:rsid w:val="00152C5D"/>
    <w:rsid w:val="00152CE7"/>
    <w:rsid w:val="00153364"/>
    <w:rsid w:val="0015372A"/>
    <w:rsid w:val="00153DFE"/>
    <w:rsid w:val="00154E7C"/>
    <w:rsid w:val="00154FEE"/>
    <w:rsid w:val="00155ECB"/>
    <w:rsid w:val="001566B8"/>
    <w:rsid w:val="001569E8"/>
    <w:rsid w:val="001574DD"/>
    <w:rsid w:val="00157AC1"/>
    <w:rsid w:val="0016018E"/>
    <w:rsid w:val="00161402"/>
    <w:rsid w:val="001614C0"/>
    <w:rsid w:val="00161563"/>
    <w:rsid w:val="0016161C"/>
    <w:rsid w:val="0016167E"/>
    <w:rsid w:val="001619F4"/>
    <w:rsid w:val="00161B5C"/>
    <w:rsid w:val="001624A4"/>
    <w:rsid w:val="001628F7"/>
    <w:rsid w:val="00163327"/>
    <w:rsid w:val="0016371C"/>
    <w:rsid w:val="001639E0"/>
    <w:rsid w:val="00163FF3"/>
    <w:rsid w:val="00164228"/>
    <w:rsid w:val="00164838"/>
    <w:rsid w:val="00164BC6"/>
    <w:rsid w:val="0016529B"/>
    <w:rsid w:val="001655BB"/>
    <w:rsid w:val="0016566A"/>
    <w:rsid w:val="00165F34"/>
    <w:rsid w:val="00166473"/>
    <w:rsid w:val="001701FE"/>
    <w:rsid w:val="0017036F"/>
    <w:rsid w:val="00170445"/>
    <w:rsid w:val="00170A99"/>
    <w:rsid w:val="00170BCD"/>
    <w:rsid w:val="001710D7"/>
    <w:rsid w:val="0017183E"/>
    <w:rsid w:val="00171C47"/>
    <w:rsid w:val="001721C4"/>
    <w:rsid w:val="001730E2"/>
    <w:rsid w:val="00173473"/>
    <w:rsid w:val="00173944"/>
    <w:rsid w:val="00173BA8"/>
    <w:rsid w:val="00173E0B"/>
    <w:rsid w:val="00173FD9"/>
    <w:rsid w:val="00175031"/>
    <w:rsid w:val="00175180"/>
    <w:rsid w:val="00175260"/>
    <w:rsid w:val="0017560D"/>
    <w:rsid w:val="00175B70"/>
    <w:rsid w:val="001764D8"/>
    <w:rsid w:val="00176F53"/>
    <w:rsid w:val="00176FA3"/>
    <w:rsid w:val="001773B5"/>
    <w:rsid w:val="00177CE2"/>
    <w:rsid w:val="00177D01"/>
    <w:rsid w:val="001805E6"/>
    <w:rsid w:val="001805F0"/>
    <w:rsid w:val="001806E3"/>
    <w:rsid w:val="00180AC6"/>
    <w:rsid w:val="00180F49"/>
    <w:rsid w:val="00180FBA"/>
    <w:rsid w:val="001810E5"/>
    <w:rsid w:val="00181392"/>
    <w:rsid w:val="001813A6"/>
    <w:rsid w:val="001818DF"/>
    <w:rsid w:val="00181B6C"/>
    <w:rsid w:val="00181E0A"/>
    <w:rsid w:val="001823BF"/>
    <w:rsid w:val="00182454"/>
    <w:rsid w:val="001828CF"/>
    <w:rsid w:val="00182C94"/>
    <w:rsid w:val="001832E9"/>
    <w:rsid w:val="0018354D"/>
    <w:rsid w:val="00183579"/>
    <w:rsid w:val="001839D2"/>
    <w:rsid w:val="00183D38"/>
    <w:rsid w:val="00183D81"/>
    <w:rsid w:val="00184592"/>
    <w:rsid w:val="0018477C"/>
    <w:rsid w:val="00184F9A"/>
    <w:rsid w:val="0018628F"/>
    <w:rsid w:val="001866AF"/>
    <w:rsid w:val="00186789"/>
    <w:rsid w:val="00186A21"/>
    <w:rsid w:val="0018708E"/>
    <w:rsid w:val="001870FC"/>
    <w:rsid w:val="00187701"/>
    <w:rsid w:val="00187A27"/>
    <w:rsid w:val="00187D74"/>
    <w:rsid w:val="00190F9A"/>
    <w:rsid w:val="0019159A"/>
    <w:rsid w:val="00191708"/>
    <w:rsid w:val="001918B8"/>
    <w:rsid w:val="00191995"/>
    <w:rsid w:val="00192599"/>
    <w:rsid w:val="001926E1"/>
    <w:rsid w:val="00192A85"/>
    <w:rsid w:val="00192C02"/>
    <w:rsid w:val="00192FEF"/>
    <w:rsid w:val="0019313E"/>
    <w:rsid w:val="001935C2"/>
    <w:rsid w:val="00193EDE"/>
    <w:rsid w:val="00193F91"/>
    <w:rsid w:val="0019407D"/>
    <w:rsid w:val="001945B8"/>
    <w:rsid w:val="0019556D"/>
    <w:rsid w:val="001963D0"/>
    <w:rsid w:val="00196C2A"/>
    <w:rsid w:val="00197229"/>
    <w:rsid w:val="0019770A"/>
    <w:rsid w:val="00197FD0"/>
    <w:rsid w:val="001A0491"/>
    <w:rsid w:val="001A0602"/>
    <w:rsid w:val="001A0F8D"/>
    <w:rsid w:val="001A164B"/>
    <w:rsid w:val="001A17C1"/>
    <w:rsid w:val="001A19E8"/>
    <w:rsid w:val="001A2B73"/>
    <w:rsid w:val="001A367F"/>
    <w:rsid w:val="001A3F62"/>
    <w:rsid w:val="001A402A"/>
    <w:rsid w:val="001A4151"/>
    <w:rsid w:val="001A43B1"/>
    <w:rsid w:val="001A4DB7"/>
    <w:rsid w:val="001A5392"/>
    <w:rsid w:val="001A574B"/>
    <w:rsid w:val="001A5EF8"/>
    <w:rsid w:val="001A60BB"/>
    <w:rsid w:val="001A6149"/>
    <w:rsid w:val="001A63B2"/>
    <w:rsid w:val="001A6DAE"/>
    <w:rsid w:val="001A73E4"/>
    <w:rsid w:val="001B0A10"/>
    <w:rsid w:val="001B1109"/>
    <w:rsid w:val="001B118A"/>
    <w:rsid w:val="001B179F"/>
    <w:rsid w:val="001B1B64"/>
    <w:rsid w:val="001B1C52"/>
    <w:rsid w:val="001B2067"/>
    <w:rsid w:val="001B2259"/>
    <w:rsid w:val="001B25B8"/>
    <w:rsid w:val="001B260E"/>
    <w:rsid w:val="001B2A3B"/>
    <w:rsid w:val="001B459F"/>
    <w:rsid w:val="001B47E2"/>
    <w:rsid w:val="001B4F3E"/>
    <w:rsid w:val="001B5261"/>
    <w:rsid w:val="001B55B3"/>
    <w:rsid w:val="001B7149"/>
    <w:rsid w:val="001B7355"/>
    <w:rsid w:val="001B7D8C"/>
    <w:rsid w:val="001B7E2C"/>
    <w:rsid w:val="001B7FC4"/>
    <w:rsid w:val="001C00C1"/>
    <w:rsid w:val="001C035B"/>
    <w:rsid w:val="001C0F60"/>
    <w:rsid w:val="001C10BD"/>
    <w:rsid w:val="001C13F8"/>
    <w:rsid w:val="001C1EA5"/>
    <w:rsid w:val="001C1EF8"/>
    <w:rsid w:val="001C2947"/>
    <w:rsid w:val="001C2A61"/>
    <w:rsid w:val="001C3B6D"/>
    <w:rsid w:val="001C3E3F"/>
    <w:rsid w:val="001C4294"/>
    <w:rsid w:val="001C454E"/>
    <w:rsid w:val="001C4CB1"/>
    <w:rsid w:val="001C5116"/>
    <w:rsid w:val="001C587D"/>
    <w:rsid w:val="001C671F"/>
    <w:rsid w:val="001C695B"/>
    <w:rsid w:val="001C6FE0"/>
    <w:rsid w:val="001C73BF"/>
    <w:rsid w:val="001C7419"/>
    <w:rsid w:val="001C7923"/>
    <w:rsid w:val="001C7A2E"/>
    <w:rsid w:val="001C7D08"/>
    <w:rsid w:val="001D0530"/>
    <w:rsid w:val="001D072B"/>
    <w:rsid w:val="001D0BB6"/>
    <w:rsid w:val="001D0CA5"/>
    <w:rsid w:val="001D1056"/>
    <w:rsid w:val="001D21FB"/>
    <w:rsid w:val="001D23E4"/>
    <w:rsid w:val="001D2410"/>
    <w:rsid w:val="001D24DB"/>
    <w:rsid w:val="001D26CD"/>
    <w:rsid w:val="001D3251"/>
    <w:rsid w:val="001D3958"/>
    <w:rsid w:val="001D3BAE"/>
    <w:rsid w:val="001D44E2"/>
    <w:rsid w:val="001D507B"/>
    <w:rsid w:val="001D540F"/>
    <w:rsid w:val="001D54B9"/>
    <w:rsid w:val="001D5F4E"/>
    <w:rsid w:val="001D603E"/>
    <w:rsid w:val="001D61CB"/>
    <w:rsid w:val="001D6715"/>
    <w:rsid w:val="001D75AA"/>
    <w:rsid w:val="001D7C07"/>
    <w:rsid w:val="001D7F05"/>
    <w:rsid w:val="001E000F"/>
    <w:rsid w:val="001E0095"/>
    <w:rsid w:val="001E01D2"/>
    <w:rsid w:val="001E08CE"/>
    <w:rsid w:val="001E1171"/>
    <w:rsid w:val="001E129D"/>
    <w:rsid w:val="001E1475"/>
    <w:rsid w:val="001E1ACE"/>
    <w:rsid w:val="001E1D4C"/>
    <w:rsid w:val="001E1E9C"/>
    <w:rsid w:val="001E22BA"/>
    <w:rsid w:val="001E33D1"/>
    <w:rsid w:val="001E349A"/>
    <w:rsid w:val="001E3943"/>
    <w:rsid w:val="001E40DC"/>
    <w:rsid w:val="001E4177"/>
    <w:rsid w:val="001E438E"/>
    <w:rsid w:val="001E4688"/>
    <w:rsid w:val="001E4A02"/>
    <w:rsid w:val="001E4CA0"/>
    <w:rsid w:val="001E4EBE"/>
    <w:rsid w:val="001E5471"/>
    <w:rsid w:val="001E5616"/>
    <w:rsid w:val="001E5A8E"/>
    <w:rsid w:val="001E5EC8"/>
    <w:rsid w:val="001E64A1"/>
    <w:rsid w:val="001E6C66"/>
    <w:rsid w:val="001F027E"/>
    <w:rsid w:val="001F0991"/>
    <w:rsid w:val="001F11EA"/>
    <w:rsid w:val="001F12F7"/>
    <w:rsid w:val="001F1702"/>
    <w:rsid w:val="001F1900"/>
    <w:rsid w:val="001F19EF"/>
    <w:rsid w:val="001F1C67"/>
    <w:rsid w:val="001F21E1"/>
    <w:rsid w:val="001F26A8"/>
    <w:rsid w:val="001F289A"/>
    <w:rsid w:val="001F2B66"/>
    <w:rsid w:val="001F2C9E"/>
    <w:rsid w:val="001F2FA0"/>
    <w:rsid w:val="001F377E"/>
    <w:rsid w:val="001F3DF8"/>
    <w:rsid w:val="001F4246"/>
    <w:rsid w:val="001F4290"/>
    <w:rsid w:val="001F466C"/>
    <w:rsid w:val="001F4852"/>
    <w:rsid w:val="001F5289"/>
    <w:rsid w:val="001F5A73"/>
    <w:rsid w:val="001F5B1D"/>
    <w:rsid w:val="001F624E"/>
    <w:rsid w:val="001F6328"/>
    <w:rsid w:val="001F6721"/>
    <w:rsid w:val="001F6C7D"/>
    <w:rsid w:val="001F71DB"/>
    <w:rsid w:val="001F740D"/>
    <w:rsid w:val="001F7488"/>
    <w:rsid w:val="001F7640"/>
    <w:rsid w:val="001F7646"/>
    <w:rsid w:val="001F7B80"/>
    <w:rsid w:val="001F7DCB"/>
    <w:rsid w:val="001F7E9B"/>
    <w:rsid w:val="0020003E"/>
    <w:rsid w:val="002005B2"/>
    <w:rsid w:val="002006A7"/>
    <w:rsid w:val="00200B7F"/>
    <w:rsid w:val="00200CE4"/>
    <w:rsid w:val="00200D73"/>
    <w:rsid w:val="002012BF"/>
    <w:rsid w:val="002012E4"/>
    <w:rsid w:val="002016E3"/>
    <w:rsid w:val="00201AFC"/>
    <w:rsid w:val="00201CF3"/>
    <w:rsid w:val="00202D1D"/>
    <w:rsid w:val="002031E9"/>
    <w:rsid w:val="00203328"/>
    <w:rsid w:val="00203349"/>
    <w:rsid w:val="0020377E"/>
    <w:rsid w:val="00203F5F"/>
    <w:rsid w:val="00204524"/>
    <w:rsid w:val="002050A1"/>
    <w:rsid w:val="0020512E"/>
    <w:rsid w:val="00205346"/>
    <w:rsid w:val="002055ED"/>
    <w:rsid w:val="00206063"/>
    <w:rsid w:val="00206AEB"/>
    <w:rsid w:val="0020701D"/>
    <w:rsid w:val="0020725C"/>
    <w:rsid w:val="002105D8"/>
    <w:rsid w:val="00210BBA"/>
    <w:rsid w:val="00210C4B"/>
    <w:rsid w:val="00210C6C"/>
    <w:rsid w:val="00211328"/>
    <w:rsid w:val="002117B2"/>
    <w:rsid w:val="002119E0"/>
    <w:rsid w:val="00212291"/>
    <w:rsid w:val="002124E6"/>
    <w:rsid w:val="0021287D"/>
    <w:rsid w:val="002136CD"/>
    <w:rsid w:val="00213EFE"/>
    <w:rsid w:val="00213FD6"/>
    <w:rsid w:val="00214306"/>
    <w:rsid w:val="00214903"/>
    <w:rsid w:val="00214A24"/>
    <w:rsid w:val="00214E50"/>
    <w:rsid w:val="002152EF"/>
    <w:rsid w:val="0021548F"/>
    <w:rsid w:val="00215731"/>
    <w:rsid w:val="00216086"/>
    <w:rsid w:val="0021682B"/>
    <w:rsid w:val="00216B86"/>
    <w:rsid w:val="00216C63"/>
    <w:rsid w:val="00216E2B"/>
    <w:rsid w:val="00217FFD"/>
    <w:rsid w:val="00220812"/>
    <w:rsid w:val="00220EB7"/>
    <w:rsid w:val="00222435"/>
    <w:rsid w:val="00222670"/>
    <w:rsid w:val="0022287D"/>
    <w:rsid w:val="00222C4B"/>
    <w:rsid w:val="00223254"/>
    <w:rsid w:val="002232D3"/>
    <w:rsid w:val="00223502"/>
    <w:rsid w:val="00223719"/>
    <w:rsid w:val="00224246"/>
    <w:rsid w:val="00224405"/>
    <w:rsid w:val="0022463E"/>
    <w:rsid w:val="00224EA3"/>
    <w:rsid w:val="00225171"/>
    <w:rsid w:val="00225A30"/>
    <w:rsid w:val="00225C01"/>
    <w:rsid w:val="00225DEA"/>
    <w:rsid w:val="00225F69"/>
    <w:rsid w:val="0022605E"/>
    <w:rsid w:val="00226609"/>
    <w:rsid w:val="002266BF"/>
    <w:rsid w:val="002267FC"/>
    <w:rsid w:val="00226FFD"/>
    <w:rsid w:val="00227815"/>
    <w:rsid w:val="00227B11"/>
    <w:rsid w:val="002306CD"/>
    <w:rsid w:val="00231517"/>
    <w:rsid w:val="00231EE9"/>
    <w:rsid w:val="00231F8D"/>
    <w:rsid w:val="00232222"/>
    <w:rsid w:val="002329C0"/>
    <w:rsid w:val="00232E8A"/>
    <w:rsid w:val="00233ABC"/>
    <w:rsid w:val="00233FAD"/>
    <w:rsid w:val="00234633"/>
    <w:rsid w:val="00234845"/>
    <w:rsid w:val="00234F4D"/>
    <w:rsid w:val="0023560D"/>
    <w:rsid w:val="00236602"/>
    <w:rsid w:val="00236E95"/>
    <w:rsid w:val="002379D7"/>
    <w:rsid w:val="00237D6A"/>
    <w:rsid w:val="00240275"/>
    <w:rsid w:val="0024063F"/>
    <w:rsid w:val="002406A0"/>
    <w:rsid w:val="00240782"/>
    <w:rsid w:val="0024087D"/>
    <w:rsid w:val="002408B4"/>
    <w:rsid w:val="00240FE0"/>
    <w:rsid w:val="002411CB"/>
    <w:rsid w:val="002418AC"/>
    <w:rsid w:val="00241C39"/>
    <w:rsid w:val="00241E14"/>
    <w:rsid w:val="002425BB"/>
    <w:rsid w:val="0024283B"/>
    <w:rsid w:val="00243070"/>
    <w:rsid w:val="0024433D"/>
    <w:rsid w:val="002445B9"/>
    <w:rsid w:val="00244D53"/>
    <w:rsid w:val="00244E4D"/>
    <w:rsid w:val="0024526B"/>
    <w:rsid w:val="00245359"/>
    <w:rsid w:val="00245A9A"/>
    <w:rsid w:val="00246279"/>
    <w:rsid w:val="002468CC"/>
    <w:rsid w:val="00246E30"/>
    <w:rsid w:val="00247ED8"/>
    <w:rsid w:val="002507EA"/>
    <w:rsid w:val="00250878"/>
    <w:rsid w:val="00251361"/>
    <w:rsid w:val="002517E0"/>
    <w:rsid w:val="00251BA9"/>
    <w:rsid w:val="00251CAA"/>
    <w:rsid w:val="00252199"/>
    <w:rsid w:val="002536C6"/>
    <w:rsid w:val="0025375B"/>
    <w:rsid w:val="00253C21"/>
    <w:rsid w:val="00253CD1"/>
    <w:rsid w:val="00254967"/>
    <w:rsid w:val="002553BE"/>
    <w:rsid w:val="0025558A"/>
    <w:rsid w:val="002556AA"/>
    <w:rsid w:val="00256322"/>
    <w:rsid w:val="002566DF"/>
    <w:rsid w:val="0025754E"/>
    <w:rsid w:val="00257E98"/>
    <w:rsid w:val="002601ED"/>
    <w:rsid w:val="00260820"/>
    <w:rsid w:val="00260DD6"/>
    <w:rsid w:val="00262548"/>
    <w:rsid w:val="00262573"/>
    <w:rsid w:val="00262A7D"/>
    <w:rsid w:val="00263BB5"/>
    <w:rsid w:val="002640AE"/>
    <w:rsid w:val="002641DC"/>
    <w:rsid w:val="00264544"/>
    <w:rsid w:val="00264A59"/>
    <w:rsid w:val="00264A62"/>
    <w:rsid w:val="002650D9"/>
    <w:rsid w:val="00265170"/>
    <w:rsid w:val="0026611C"/>
    <w:rsid w:val="002663B0"/>
    <w:rsid w:val="00266899"/>
    <w:rsid w:val="00266B2C"/>
    <w:rsid w:val="00266E64"/>
    <w:rsid w:val="002670D2"/>
    <w:rsid w:val="0026741F"/>
    <w:rsid w:val="00267963"/>
    <w:rsid w:val="002700D2"/>
    <w:rsid w:val="00270380"/>
    <w:rsid w:val="002707E2"/>
    <w:rsid w:val="00270D74"/>
    <w:rsid w:val="00270FFD"/>
    <w:rsid w:val="002710BA"/>
    <w:rsid w:val="002710C2"/>
    <w:rsid w:val="00271501"/>
    <w:rsid w:val="002715E4"/>
    <w:rsid w:val="00272899"/>
    <w:rsid w:val="002728A0"/>
    <w:rsid w:val="00272C49"/>
    <w:rsid w:val="002731BC"/>
    <w:rsid w:val="00273234"/>
    <w:rsid w:val="002734CA"/>
    <w:rsid w:val="00273808"/>
    <w:rsid w:val="002738AE"/>
    <w:rsid w:val="00273C05"/>
    <w:rsid w:val="00274B58"/>
    <w:rsid w:val="00274DED"/>
    <w:rsid w:val="00275335"/>
    <w:rsid w:val="002753AD"/>
    <w:rsid w:val="00275732"/>
    <w:rsid w:val="002760E2"/>
    <w:rsid w:val="00276AC7"/>
    <w:rsid w:val="00277083"/>
    <w:rsid w:val="00277F76"/>
    <w:rsid w:val="002801E5"/>
    <w:rsid w:val="00280338"/>
    <w:rsid w:val="0028042A"/>
    <w:rsid w:val="00280628"/>
    <w:rsid w:val="00280BAF"/>
    <w:rsid w:val="00280F3E"/>
    <w:rsid w:val="002810C8"/>
    <w:rsid w:val="00281345"/>
    <w:rsid w:val="002814DF"/>
    <w:rsid w:val="002815F8"/>
    <w:rsid w:val="00281931"/>
    <w:rsid w:val="00281949"/>
    <w:rsid w:val="002819E7"/>
    <w:rsid w:val="002824AD"/>
    <w:rsid w:val="00282719"/>
    <w:rsid w:val="00283AF9"/>
    <w:rsid w:val="00283C63"/>
    <w:rsid w:val="002842F0"/>
    <w:rsid w:val="00284B03"/>
    <w:rsid w:val="00284E4C"/>
    <w:rsid w:val="00284ECC"/>
    <w:rsid w:val="00285162"/>
    <w:rsid w:val="00285336"/>
    <w:rsid w:val="00285687"/>
    <w:rsid w:val="002857B4"/>
    <w:rsid w:val="00285AE8"/>
    <w:rsid w:val="0028647C"/>
    <w:rsid w:val="00286581"/>
    <w:rsid w:val="002869A9"/>
    <w:rsid w:val="002871DE"/>
    <w:rsid w:val="002871FA"/>
    <w:rsid w:val="00287493"/>
    <w:rsid w:val="00287773"/>
    <w:rsid w:val="0028792E"/>
    <w:rsid w:val="00290785"/>
    <w:rsid w:val="002909A1"/>
    <w:rsid w:val="00291305"/>
    <w:rsid w:val="00291660"/>
    <w:rsid w:val="0029184E"/>
    <w:rsid w:val="00291D15"/>
    <w:rsid w:val="002921A8"/>
    <w:rsid w:val="002926C2"/>
    <w:rsid w:val="00292B46"/>
    <w:rsid w:val="00292D14"/>
    <w:rsid w:val="00292D92"/>
    <w:rsid w:val="002940FE"/>
    <w:rsid w:val="002950BF"/>
    <w:rsid w:val="00295244"/>
    <w:rsid w:val="0029529A"/>
    <w:rsid w:val="0029583D"/>
    <w:rsid w:val="002959B7"/>
    <w:rsid w:val="00295E89"/>
    <w:rsid w:val="002961F6"/>
    <w:rsid w:val="0029641B"/>
    <w:rsid w:val="0029644C"/>
    <w:rsid w:val="002966D0"/>
    <w:rsid w:val="00296E5C"/>
    <w:rsid w:val="002970E4"/>
    <w:rsid w:val="002977B6"/>
    <w:rsid w:val="00297944"/>
    <w:rsid w:val="00297A68"/>
    <w:rsid w:val="00297D76"/>
    <w:rsid w:val="002A029C"/>
    <w:rsid w:val="002A0A54"/>
    <w:rsid w:val="002A0B61"/>
    <w:rsid w:val="002A0BD2"/>
    <w:rsid w:val="002A0BF2"/>
    <w:rsid w:val="002A0C19"/>
    <w:rsid w:val="002A1FAF"/>
    <w:rsid w:val="002A3142"/>
    <w:rsid w:val="002A34B7"/>
    <w:rsid w:val="002A34CE"/>
    <w:rsid w:val="002A35CC"/>
    <w:rsid w:val="002A3A38"/>
    <w:rsid w:val="002A3ABF"/>
    <w:rsid w:val="002A3CA5"/>
    <w:rsid w:val="002A48A1"/>
    <w:rsid w:val="002A48B8"/>
    <w:rsid w:val="002A5EA2"/>
    <w:rsid w:val="002A62E8"/>
    <w:rsid w:val="002A676D"/>
    <w:rsid w:val="002A68DC"/>
    <w:rsid w:val="002A71C1"/>
    <w:rsid w:val="002A71E0"/>
    <w:rsid w:val="002A73F6"/>
    <w:rsid w:val="002A77FF"/>
    <w:rsid w:val="002A781E"/>
    <w:rsid w:val="002A7A70"/>
    <w:rsid w:val="002B00D8"/>
    <w:rsid w:val="002B016F"/>
    <w:rsid w:val="002B0444"/>
    <w:rsid w:val="002B209B"/>
    <w:rsid w:val="002B2400"/>
    <w:rsid w:val="002B38B4"/>
    <w:rsid w:val="002B3BD5"/>
    <w:rsid w:val="002B3C9A"/>
    <w:rsid w:val="002B3EC9"/>
    <w:rsid w:val="002B464B"/>
    <w:rsid w:val="002B4734"/>
    <w:rsid w:val="002B49AD"/>
    <w:rsid w:val="002B4D37"/>
    <w:rsid w:val="002B4E97"/>
    <w:rsid w:val="002B4EA8"/>
    <w:rsid w:val="002B5DBF"/>
    <w:rsid w:val="002B6E77"/>
    <w:rsid w:val="002B7E9A"/>
    <w:rsid w:val="002B7F33"/>
    <w:rsid w:val="002C0958"/>
    <w:rsid w:val="002C0A60"/>
    <w:rsid w:val="002C0BA0"/>
    <w:rsid w:val="002C0CBB"/>
    <w:rsid w:val="002C0D58"/>
    <w:rsid w:val="002C0DD7"/>
    <w:rsid w:val="002C16D5"/>
    <w:rsid w:val="002C177F"/>
    <w:rsid w:val="002C1ABF"/>
    <w:rsid w:val="002C1D85"/>
    <w:rsid w:val="002C1ECD"/>
    <w:rsid w:val="002C1FE6"/>
    <w:rsid w:val="002C2371"/>
    <w:rsid w:val="002C2729"/>
    <w:rsid w:val="002C3CB3"/>
    <w:rsid w:val="002C3FDF"/>
    <w:rsid w:val="002C4223"/>
    <w:rsid w:val="002C4744"/>
    <w:rsid w:val="002C477A"/>
    <w:rsid w:val="002C4A87"/>
    <w:rsid w:val="002C4D44"/>
    <w:rsid w:val="002C4E7E"/>
    <w:rsid w:val="002C5136"/>
    <w:rsid w:val="002C55E0"/>
    <w:rsid w:val="002C57B1"/>
    <w:rsid w:val="002C59A2"/>
    <w:rsid w:val="002C5A02"/>
    <w:rsid w:val="002C5BA6"/>
    <w:rsid w:val="002C6B2F"/>
    <w:rsid w:val="002C719E"/>
    <w:rsid w:val="002C7865"/>
    <w:rsid w:val="002D0233"/>
    <w:rsid w:val="002D0447"/>
    <w:rsid w:val="002D0C56"/>
    <w:rsid w:val="002D1385"/>
    <w:rsid w:val="002D165D"/>
    <w:rsid w:val="002D1E4B"/>
    <w:rsid w:val="002D22CD"/>
    <w:rsid w:val="002D2373"/>
    <w:rsid w:val="002D27E6"/>
    <w:rsid w:val="002D29C5"/>
    <w:rsid w:val="002D2C0B"/>
    <w:rsid w:val="002D301F"/>
    <w:rsid w:val="002D313A"/>
    <w:rsid w:val="002D3901"/>
    <w:rsid w:val="002D3D63"/>
    <w:rsid w:val="002D3FA3"/>
    <w:rsid w:val="002D4CAC"/>
    <w:rsid w:val="002D565E"/>
    <w:rsid w:val="002D5A7D"/>
    <w:rsid w:val="002D5BF5"/>
    <w:rsid w:val="002D669E"/>
    <w:rsid w:val="002D6C17"/>
    <w:rsid w:val="002D7583"/>
    <w:rsid w:val="002E0473"/>
    <w:rsid w:val="002E055B"/>
    <w:rsid w:val="002E0D19"/>
    <w:rsid w:val="002E0E0D"/>
    <w:rsid w:val="002E11A4"/>
    <w:rsid w:val="002E1B70"/>
    <w:rsid w:val="002E1E89"/>
    <w:rsid w:val="002E2555"/>
    <w:rsid w:val="002E2B0B"/>
    <w:rsid w:val="002E2F22"/>
    <w:rsid w:val="002E33B5"/>
    <w:rsid w:val="002E3AE2"/>
    <w:rsid w:val="002E3B35"/>
    <w:rsid w:val="002E48E7"/>
    <w:rsid w:val="002E4DA7"/>
    <w:rsid w:val="002E5174"/>
    <w:rsid w:val="002E59BF"/>
    <w:rsid w:val="002E64B2"/>
    <w:rsid w:val="002E6820"/>
    <w:rsid w:val="002E6C53"/>
    <w:rsid w:val="002E7A9E"/>
    <w:rsid w:val="002F00BC"/>
    <w:rsid w:val="002F0774"/>
    <w:rsid w:val="002F07B9"/>
    <w:rsid w:val="002F1259"/>
    <w:rsid w:val="002F1512"/>
    <w:rsid w:val="002F196A"/>
    <w:rsid w:val="002F1D12"/>
    <w:rsid w:val="002F20DC"/>
    <w:rsid w:val="002F2B14"/>
    <w:rsid w:val="002F329F"/>
    <w:rsid w:val="002F3557"/>
    <w:rsid w:val="002F3703"/>
    <w:rsid w:val="002F3716"/>
    <w:rsid w:val="002F3F21"/>
    <w:rsid w:val="002F45DC"/>
    <w:rsid w:val="002F4B9A"/>
    <w:rsid w:val="002F54DE"/>
    <w:rsid w:val="002F5539"/>
    <w:rsid w:val="002F5616"/>
    <w:rsid w:val="002F60EE"/>
    <w:rsid w:val="002F6414"/>
    <w:rsid w:val="002F7052"/>
    <w:rsid w:val="002F7744"/>
    <w:rsid w:val="002F7889"/>
    <w:rsid w:val="002F7958"/>
    <w:rsid w:val="002F7AA0"/>
    <w:rsid w:val="00300F93"/>
    <w:rsid w:val="003011B9"/>
    <w:rsid w:val="003028E2"/>
    <w:rsid w:val="00303A87"/>
    <w:rsid w:val="00303BDA"/>
    <w:rsid w:val="00303EAC"/>
    <w:rsid w:val="003042D1"/>
    <w:rsid w:val="0030438B"/>
    <w:rsid w:val="003044E9"/>
    <w:rsid w:val="00304959"/>
    <w:rsid w:val="00304B56"/>
    <w:rsid w:val="00304C30"/>
    <w:rsid w:val="00304DAD"/>
    <w:rsid w:val="003050C8"/>
    <w:rsid w:val="003050CF"/>
    <w:rsid w:val="0030528A"/>
    <w:rsid w:val="003059D4"/>
    <w:rsid w:val="003065FD"/>
    <w:rsid w:val="0030730E"/>
    <w:rsid w:val="003074FB"/>
    <w:rsid w:val="0030751B"/>
    <w:rsid w:val="00307B5C"/>
    <w:rsid w:val="003100A7"/>
    <w:rsid w:val="00310434"/>
    <w:rsid w:val="00310617"/>
    <w:rsid w:val="0031079D"/>
    <w:rsid w:val="003107C1"/>
    <w:rsid w:val="00310951"/>
    <w:rsid w:val="00310B45"/>
    <w:rsid w:val="00310DC0"/>
    <w:rsid w:val="00311605"/>
    <w:rsid w:val="003136C1"/>
    <w:rsid w:val="003144F9"/>
    <w:rsid w:val="00314730"/>
    <w:rsid w:val="003150DD"/>
    <w:rsid w:val="003155B8"/>
    <w:rsid w:val="00315775"/>
    <w:rsid w:val="00315FCA"/>
    <w:rsid w:val="003162C5"/>
    <w:rsid w:val="00316E7C"/>
    <w:rsid w:val="0031726B"/>
    <w:rsid w:val="0031767A"/>
    <w:rsid w:val="003203B7"/>
    <w:rsid w:val="0032056F"/>
    <w:rsid w:val="00321833"/>
    <w:rsid w:val="00321964"/>
    <w:rsid w:val="00321CCA"/>
    <w:rsid w:val="003221DE"/>
    <w:rsid w:val="00322913"/>
    <w:rsid w:val="00322E3B"/>
    <w:rsid w:val="00322EEE"/>
    <w:rsid w:val="00322F3F"/>
    <w:rsid w:val="0032307F"/>
    <w:rsid w:val="0032375B"/>
    <w:rsid w:val="003237ED"/>
    <w:rsid w:val="00323AC9"/>
    <w:rsid w:val="003240EA"/>
    <w:rsid w:val="00324186"/>
    <w:rsid w:val="0032432E"/>
    <w:rsid w:val="00324630"/>
    <w:rsid w:val="00324873"/>
    <w:rsid w:val="003249D1"/>
    <w:rsid w:val="003250BA"/>
    <w:rsid w:val="003253AB"/>
    <w:rsid w:val="00325530"/>
    <w:rsid w:val="003258F1"/>
    <w:rsid w:val="00325C22"/>
    <w:rsid w:val="00325E0A"/>
    <w:rsid w:val="0032728F"/>
    <w:rsid w:val="003274F0"/>
    <w:rsid w:val="00327732"/>
    <w:rsid w:val="00327B27"/>
    <w:rsid w:val="003304EB"/>
    <w:rsid w:val="003308C2"/>
    <w:rsid w:val="003314A7"/>
    <w:rsid w:val="00331D35"/>
    <w:rsid w:val="00332099"/>
    <w:rsid w:val="0033288C"/>
    <w:rsid w:val="00332C9C"/>
    <w:rsid w:val="003334A6"/>
    <w:rsid w:val="00334C70"/>
    <w:rsid w:val="00334F95"/>
    <w:rsid w:val="00334FD1"/>
    <w:rsid w:val="00335348"/>
    <w:rsid w:val="003359A7"/>
    <w:rsid w:val="00335A8C"/>
    <w:rsid w:val="00335AE8"/>
    <w:rsid w:val="003365E5"/>
    <w:rsid w:val="003370FD"/>
    <w:rsid w:val="00337833"/>
    <w:rsid w:val="00337CF5"/>
    <w:rsid w:val="00337E32"/>
    <w:rsid w:val="0034168E"/>
    <w:rsid w:val="003419BB"/>
    <w:rsid w:val="00341A75"/>
    <w:rsid w:val="00341C52"/>
    <w:rsid w:val="00342419"/>
    <w:rsid w:val="0034275D"/>
    <w:rsid w:val="00343B97"/>
    <w:rsid w:val="00343DDE"/>
    <w:rsid w:val="003443F3"/>
    <w:rsid w:val="003444CE"/>
    <w:rsid w:val="00344641"/>
    <w:rsid w:val="0034487A"/>
    <w:rsid w:val="00344EC0"/>
    <w:rsid w:val="003452E7"/>
    <w:rsid w:val="00345A24"/>
    <w:rsid w:val="00346218"/>
    <w:rsid w:val="00346323"/>
    <w:rsid w:val="003467A3"/>
    <w:rsid w:val="0034749D"/>
    <w:rsid w:val="00347E4A"/>
    <w:rsid w:val="00347F68"/>
    <w:rsid w:val="00350227"/>
    <w:rsid w:val="00350582"/>
    <w:rsid w:val="00351D68"/>
    <w:rsid w:val="00351E14"/>
    <w:rsid w:val="00351F5C"/>
    <w:rsid w:val="00352125"/>
    <w:rsid w:val="003522CF"/>
    <w:rsid w:val="0035279B"/>
    <w:rsid w:val="00352822"/>
    <w:rsid w:val="00353862"/>
    <w:rsid w:val="00353925"/>
    <w:rsid w:val="003540FA"/>
    <w:rsid w:val="00354524"/>
    <w:rsid w:val="003547B2"/>
    <w:rsid w:val="003549F7"/>
    <w:rsid w:val="00354D2D"/>
    <w:rsid w:val="003550EA"/>
    <w:rsid w:val="00355178"/>
    <w:rsid w:val="0035566C"/>
    <w:rsid w:val="003556AA"/>
    <w:rsid w:val="0035582B"/>
    <w:rsid w:val="003558CE"/>
    <w:rsid w:val="0035596B"/>
    <w:rsid w:val="00356A6D"/>
    <w:rsid w:val="00356D3D"/>
    <w:rsid w:val="00356F08"/>
    <w:rsid w:val="00357606"/>
    <w:rsid w:val="003577D7"/>
    <w:rsid w:val="00357CEE"/>
    <w:rsid w:val="00360D21"/>
    <w:rsid w:val="00361157"/>
    <w:rsid w:val="0036148C"/>
    <w:rsid w:val="00361544"/>
    <w:rsid w:val="003615D3"/>
    <w:rsid w:val="0036214E"/>
    <w:rsid w:val="003622A1"/>
    <w:rsid w:val="0036250E"/>
    <w:rsid w:val="00362561"/>
    <w:rsid w:val="00362D7C"/>
    <w:rsid w:val="0036371C"/>
    <w:rsid w:val="003638E3"/>
    <w:rsid w:val="00363A62"/>
    <w:rsid w:val="00363B1D"/>
    <w:rsid w:val="00365021"/>
    <w:rsid w:val="00365D4A"/>
    <w:rsid w:val="0036638F"/>
    <w:rsid w:val="00366A28"/>
    <w:rsid w:val="00367EAE"/>
    <w:rsid w:val="00367EFA"/>
    <w:rsid w:val="00370B4B"/>
    <w:rsid w:val="00370C33"/>
    <w:rsid w:val="003711A7"/>
    <w:rsid w:val="00371AE2"/>
    <w:rsid w:val="00371D7C"/>
    <w:rsid w:val="003722F4"/>
    <w:rsid w:val="003723F1"/>
    <w:rsid w:val="00372FFF"/>
    <w:rsid w:val="00373F18"/>
    <w:rsid w:val="003743AB"/>
    <w:rsid w:val="00374425"/>
    <w:rsid w:val="00374498"/>
    <w:rsid w:val="00374C2B"/>
    <w:rsid w:val="00376C30"/>
    <w:rsid w:val="0037720A"/>
    <w:rsid w:val="003772CC"/>
    <w:rsid w:val="0037732E"/>
    <w:rsid w:val="003774D1"/>
    <w:rsid w:val="00381042"/>
    <w:rsid w:val="00381279"/>
    <w:rsid w:val="00381443"/>
    <w:rsid w:val="003815A6"/>
    <w:rsid w:val="0038161A"/>
    <w:rsid w:val="0038161F"/>
    <w:rsid w:val="003816C2"/>
    <w:rsid w:val="0038187C"/>
    <w:rsid w:val="00381CA9"/>
    <w:rsid w:val="00382290"/>
    <w:rsid w:val="0038289C"/>
    <w:rsid w:val="00382A1A"/>
    <w:rsid w:val="00382C7C"/>
    <w:rsid w:val="00382DAC"/>
    <w:rsid w:val="003834E9"/>
    <w:rsid w:val="00384074"/>
    <w:rsid w:val="00384D59"/>
    <w:rsid w:val="003853F5"/>
    <w:rsid w:val="00385602"/>
    <w:rsid w:val="00386AFC"/>
    <w:rsid w:val="00387CFC"/>
    <w:rsid w:val="0039220E"/>
    <w:rsid w:val="00392C78"/>
    <w:rsid w:val="003939A3"/>
    <w:rsid w:val="00394239"/>
    <w:rsid w:val="0039446B"/>
    <w:rsid w:val="00394ABF"/>
    <w:rsid w:val="00395658"/>
    <w:rsid w:val="003958C4"/>
    <w:rsid w:val="00395D99"/>
    <w:rsid w:val="00396350"/>
    <w:rsid w:val="003963F2"/>
    <w:rsid w:val="00397539"/>
    <w:rsid w:val="00397757"/>
    <w:rsid w:val="00397EA5"/>
    <w:rsid w:val="003A0D33"/>
    <w:rsid w:val="003A147B"/>
    <w:rsid w:val="003A1E98"/>
    <w:rsid w:val="003A1FAE"/>
    <w:rsid w:val="003A2009"/>
    <w:rsid w:val="003A247E"/>
    <w:rsid w:val="003A2B15"/>
    <w:rsid w:val="003A2E52"/>
    <w:rsid w:val="003A340C"/>
    <w:rsid w:val="003A3ACB"/>
    <w:rsid w:val="003A4267"/>
    <w:rsid w:val="003A42A9"/>
    <w:rsid w:val="003A44F1"/>
    <w:rsid w:val="003A4C0D"/>
    <w:rsid w:val="003A6D42"/>
    <w:rsid w:val="003A6E54"/>
    <w:rsid w:val="003A7A79"/>
    <w:rsid w:val="003A7F6A"/>
    <w:rsid w:val="003B1437"/>
    <w:rsid w:val="003B1509"/>
    <w:rsid w:val="003B1967"/>
    <w:rsid w:val="003B2641"/>
    <w:rsid w:val="003B2EB3"/>
    <w:rsid w:val="003B358B"/>
    <w:rsid w:val="003B461D"/>
    <w:rsid w:val="003B4BAA"/>
    <w:rsid w:val="003B4F2D"/>
    <w:rsid w:val="003B4F4F"/>
    <w:rsid w:val="003B5113"/>
    <w:rsid w:val="003B5241"/>
    <w:rsid w:val="003B526E"/>
    <w:rsid w:val="003B60BA"/>
    <w:rsid w:val="003B6122"/>
    <w:rsid w:val="003B7AA7"/>
    <w:rsid w:val="003C0CF2"/>
    <w:rsid w:val="003C140E"/>
    <w:rsid w:val="003C1744"/>
    <w:rsid w:val="003C18F6"/>
    <w:rsid w:val="003C1B9B"/>
    <w:rsid w:val="003C28A2"/>
    <w:rsid w:val="003C2F51"/>
    <w:rsid w:val="003C39D9"/>
    <w:rsid w:val="003C3E25"/>
    <w:rsid w:val="003C3E35"/>
    <w:rsid w:val="003C4C63"/>
    <w:rsid w:val="003C50D8"/>
    <w:rsid w:val="003C514F"/>
    <w:rsid w:val="003C5235"/>
    <w:rsid w:val="003C5242"/>
    <w:rsid w:val="003C591D"/>
    <w:rsid w:val="003C65BD"/>
    <w:rsid w:val="003C6AA6"/>
    <w:rsid w:val="003C730D"/>
    <w:rsid w:val="003C79E0"/>
    <w:rsid w:val="003C7A3A"/>
    <w:rsid w:val="003C7BC3"/>
    <w:rsid w:val="003C7CDC"/>
    <w:rsid w:val="003D0273"/>
    <w:rsid w:val="003D0527"/>
    <w:rsid w:val="003D07E3"/>
    <w:rsid w:val="003D08EE"/>
    <w:rsid w:val="003D0B40"/>
    <w:rsid w:val="003D1AE0"/>
    <w:rsid w:val="003D211D"/>
    <w:rsid w:val="003D223F"/>
    <w:rsid w:val="003D2442"/>
    <w:rsid w:val="003D2493"/>
    <w:rsid w:val="003D32C0"/>
    <w:rsid w:val="003D3F18"/>
    <w:rsid w:val="003D3FAE"/>
    <w:rsid w:val="003D40BB"/>
    <w:rsid w:val="003D421E"/>
    <w:rsid w:val="003D4287"/>
    <w:rsid w:val="003D4597"/>
    <w:rsid w:val="003D54FB"/>
    <w:rsid w:val="003D5675"/>
    <w:rsid w:val="003D57C9"/>
    <w:rsid w:val="003D6462"/>
    <w:rsid w:val="003D7DFF"/>
    <w:rsid w:val="003D7F5F"/>
    <w:rsid w:val="003E0114"/>
    <w:rsid w:val="003E01E9"/>
    <w:rsid w:val="003E0936"/>
    <w:rsid w:val="003E1A4B"/>
    <w:rsid w:val="003E2043"/>
    <w:rsid w:val="003E2850"/>
    <w:rsid w:val="003E2861"/>
    <w:rsid w:val="003E2C1C"/>
    <w:rsid w:val="003E35B6"/>
    <w:rsid w:val="003E389B"/>
    <w:rsid w:val="003E3960"/>
    <w:rsid w:val="003E3BCF"/>
    <w:rsid w:val="003E3D2E"/>
    <w:rsid w:val="003E3EEC"/>
    <w:rsid w:val="003E4316"/>
    <w:rsid w:val="003E44FC"/>
    <w:rsid w:val="003E46EB"/>
    <w:rsid w:val="003E6328"/>
    <w:rsid w:val="003E63C9"/>
    <w:rsid w:val="003E6519"/>
    <w:rsid w:val="003E67D5"/>
    <w:rsid w:val="003E6A53"/>
    <w:rsid w:val="003E7228"/>
    <w:rsid w:val="003E7BB5"/>
    <w:rsid w:val="003F0062"/>
    <w:rsid w:val="003F052D"/>
    <w:rsid w:val="003F05CD"/>
    <w:rsid w:val="003F091B"/>
    <w:rsid w:val="003F0F60"/>
    <w:rsid w:val="003F1889"/>
    <w:rsid w:val="003F218A"/>
    <w:rsid w:val="003F2225"/>
    <w:rsid w:val="003F24CD"/>
    <w:rsid w:val="003F2E27"/>
    <w:rsid w:val="003F3A0D"/>
    <w:rsid w:val="003F3E84"/>
    <w:rsid w:val="003F3E8A"/>
    <w:rsid w:val="003F46F2"/>
    <w:rsid w:val="003F4C32"/>
    <w:rsid w:val="003F5035"/>
    <w:rsid w:val="003F51CD"/>
    <w:rsid w:val="003F56DB"/>
    <w:rsid w:val="003F5C68"/>
    <w:rsid w:val="003F6075"/>
    <w:rsid w:val="003F783B"/>
    <w:rsid w:val="004000AB"/>
    <w:rsid w:val="0040096E"/>
    <w:rsid w:val="0040160E"/>
    <w:rsid w:val="004019E2"/>
    <w:rsid w:val="00401BB3"/>
    <w:rsid w:val="00402204"/>
    <w:rsid w:val="00403550"/>
    <w:rsid w:val="00403938"/>
    <w:rsid w:val="00403DEC"/>
    <w:rsid w:val="004048A3"/>
    <w:rsid w:val="0040513C"/>
    <w:rsid w:val="00405249"/>
    <w:rsid w:val="004052A4"/>
    <w:rsid w:val="00405B20"/>
    <w:rsid w:val="00405D69"/>
    <w:rsid w:val="00406F35"/>
    <w:rsid w:val="00410EA0"/>
    <w:rsid w:val="0041138C"/>
    <w:rsid w:val="00411744"/>
    <w:rsid w:val="004117C9"/>
    <w:rsid w:val="004126AE"/>
    <w:rsid w:val="00412B41"/>
    <w:rsid w:val="00412D63"/>
    <w:rsid w:val="0041385D"/>
    <w:rsid w:val="00414F6B"/>
    <w:rsid w:val="00415C13"/>
    <w:rsid w:val="00415C3B"/>
    <w:rsid w:val="00416010"/>
    <w:rsid w:val="00416600"/>
    <w:rsid w:val="00416816"/>
    <w:rsid w:val="00416B62"/>
    <w:rsid w:val="004201F0"/>
    <w:rsid w:val="004208AD"/>
    <w:rsid w:val="00420DC0"/>
    <w:rsid w:val="00421298"/>
    <w:rsid w:val="0042130A"/>
    <w:rsid w:val="004213C7"/>
    <w:rsid w:val="0042365C"/>
    <w:rsid w:val="00423B03"/>
    <w:rsid w:val="004245EF"/>
    <w:rsid w:val="004247EC"/>
    <w:rsid w:val="00424BD3"/>
    <w:rsid w:val="00424FD7"/>
    <w:rsid w:val="00425206"/>
    <w:rsid w:val="004252EE"/>
    <w:rsid w:val="004255C7"/>
    <w:rsid w:val="00425DB6"/>
    <w:rsid w:val="004263A8"/>
    <w:rsid w:val="0042670D"/>
    <w:rsid w:val="00426B27"/>
    <w:rsid w:val="00427371"/>
    <w:rsid w:val="00427469"/>
    <w:rsid w:val="00427B4B"/>
    <w:rsid w:val="00430683"/>
    <w:rsid w:val="00431241"/>
    <w:rsid w:val="0043135C"/>
    <w:rsid w:val="004314F3"/>
    <w:rsid w:val="0043195D"/>
    <w:rsid w:val="00431D2D"/>
    <w:rsid w:val="00431FE4"/>
    <w:rsid w:val="004329E1"/>
    <w:rsid w:val="00432E14"/>
    <w:rsid w:val="00432E67"/>
    <w:rsid w:val="00432F21"/>
    <w:rsid w:val="00433477"/>
    <w:rsid w:val="00433B45"/>
    <w:rsid w:val="00433DE2"/>
    <w:rsid w:val="00433F55"/>
    <w:rsid w:val="004344A1"/>
    <w:rsid w:val="004349C0"/>
    <w:rsid w:val="004350D6"/>
    <w:rsid w:val="00436088"/>
    <w:rsid w:val="00436E5F"/>
    <w:rsid w:val="0043765A"/>
    <w:rsid w:val="004376C1"/>
    <w:rsid w:val="00437F99"/>
    <w:rsid w:val="00440119"/>
    <w:rsid w:val="0044028C"/>
    <w:rsid w:val="00440901"/>
    <w:rsid w:val="00440A03"/>
    <w:rsid w:val="00440C7F"/>
    <w:rsid w:val="00440CA2"/>
    <w:rsid w:val="004410CC"/>
    <w:rsid w:val="0044266E"/>
    <w:rsid w:val="00442F34"/>
    <w:rsid w:val="004431CE"/>
    <w:rsid w:val="00443A61"/>
    <w:rsid w:val="00443D19"/>
    <w:rsid w:val="00443FF1"/>
    <w:rsid w:val="00444FB4"/>
    <w:rsid w:val="0044532F"/>
    <w:rsid w:val="0044569D"/>
    <w:rsid w:val="00445A63"/>
    <w:rsid w:val="00445DD8"/>
    <w:rsid w:val="00445FA5"/>
    <w:rsid w:val="00446186"/>
    <w:rsid w:val="00446792"/>
    <w:rsid w:val="0044689F"/>
    <w:rsid w:val="00447F26"/>
    <w:rsid w:val="004500F2"/>
    <w:rsid w:val="004507BB"/>
    <w:rsid w:val="0045107D"/>
    <w:rsid w:val="004513F6"/>
    <w:rsid w:val="004519E3"/>
    <w:rsid w:val="00451BFB"/>
    <w:rsid w:val="00452305"/>
    <w:rsid w:val="0045257A"/>
    <w:rsid w:val="00452659"/>
    <w:rsid w:val="004529CF"/>
    <w:rsid w:val="00452BC6"/>
    <w:rsid w:val="00452C1E"/>
    <w:rsid w:val="00452F7F"/>
    <w:rsid w:val="0045336A"/>
    <w:rsid w:val="0045383B"/>
    <w:rsid w:val="004538E1"/>
    <w:rsid w:val="00453E59"/>
    <w:rsid w:val="0045489F"/>
    <w:rsid w:val="00454A09"/>
    <w:rsid w:val="0045504F"/>
    <w:rsid w:val="00455668"/>
    <w:rsid w:val="00455B83"/>
    <w:rsid w:val="0045602D"/>
    <w:rsid w:val="0045605B"/>
    <w:rsid w:val="00456750"/>
    <w:rsid w:val="00457C17"/>
    <w:rsid w:val="00460748"/>
    <w:rsid w:val="0046165B"/>
    <w:rsid w:val="00462124"/>
    <w:rsid w:val="00462397"/>
    <w:rsid w:val="00463003"/>
    <w:rsid w:val="004630A9"/>
    <w:rsid w:val="004633BB"/>
    <w:rsid w:val="0046369B"/>
    <w:rsid w:val="004636D0"/>
    <w:rsid w:val="004639AC"/>
    <w:rsid w:val="00464006"/>
    <w:rsid w:val="004654E8"/>
    <w:rsid w:val="00465987"/>
    <w:rsid w:val="00466B8C"/>
    <w:rsid w:val="0046700F"/>
    <w:rsid w:val="004671D5"/>
    <w:rsid w:val="00467317"/>
    <w:rsid w:val="00467C1A"/>
    <w:rsid w:val="00470323"/>
    <w:rsid w:val="004706DF"/>
    <w:rsid w:val="00470D0C"/>
    <w:rsid w:val="00471388"/>
    <w:rsid w:val="00471398"/>
    <w:rsid w:val="0047142F"/>
    <w:rsid w:val="00471EF9"/>
    <w:rsid w:val="00473696"/>
    <w:rsid w:val="004736FC"/>
    <w:rsid w:val="00473C5C"/>
    <w:rsid w:val="004741FD"/>
    <w:rsid w:val="00474300"/>
    <w:rsid w:val="00474FAB"/>
    <w:rsid w:val="0047769D"/>
    <w:rsid w:val="00477ED6"/>
    <w:rsid w:val="00480034"/>
    <w:rsid w:val="0048015C"/>
    <w:rsid w:val="00480310"/>
    <w:rsid w:val="004804E3"/>
    <w:rsid w:val="004806F8"/>
    <w:rsid w:val="00480B5F"/>
    <w:rsid w:val="004818C4"/>
    <w:rsid w:val="00481AAD"/>
    <w:rsid w:val="00481FD6"/>
    <w:rsid w:val="0048224D"/>
    <w:rsid w:val="004822E8"/>
    <w:rsid w:val="00482377"/>
    <w:rsid w:val="00482E8B"/>
    <w:rsid w:val="00482FB0"/>
    <w:rsid w:val="00483519"/>
    <w:rsid w:val="00483529"/>
    <w:rsid w:val="00483A59"/>
    <w:rsid w:val="0048485A"/>
    <w:rsid w:val="00484E54"/>
    <w:rsid w:val="004856AC"/>
    <w:rsid w:val="00485B4E"/>
    <w:rsid w:val="00485C90"/>
    <w:rsid w:val="004862E1"/>
    <w:rsid w:val="004863BF"/>
    <w:rsid w:val="0048654E"/>
    <w:rsid w:val="00487155"/>
    <w:rsid w:val="00487510"/>
    <w:rsid w:val="00487751"/>
    <w:rsid w:val="00487B25"/>
    <w:rsid w:val="00487CEE"/>
    <w:rsid w:val="00487FB6"/>
    <w:rsid w:val="00491498"/>
    <w:rsid w:val="00491536"/>
    <w:rsid w:val="004922BE"/>
    <w:rsid w:val="00492649"/>
    <w:rsid w:val="00492899"/>
    <w:rsid w:val="00492906"/>
    <w:rsid w:val="00492BF6"/>
    <w:rsid w:val="00492FD9"/>
    <w:rsid w:val="004931C4"/>
    <w:rsid w:val="00493259"/>
    <w:rsid w:val="004937FC"/>
    <w:rsid w:val="00493A84"/>
    <w:rsid w:val="00493AC5"/>
    <w:rsid w:val="00493FCC"/>
    <w:rsid w:val="0049440F"/>
    <w:rsid w:val="0049511C"/>
    <w:rsid w:val="00495C28"/>
    <w:rsid w:val="00495D94"/>
    <w:rsid w:val="00496065"/>
    <w:rsid w:val="004960CC"/>
    <w:rsid w:val="00496477"/>
    <w:rsid w:val="004966C8"/>
    <w:rsid w:val="00497166"/>
    <w:rsid w:val="00497A17"/>
    <w:rsid w:val="00497B2A"/>
    <w:rsid w:val="00497D0C"/>
    <w:rsid w:val="00497EC8"/>
    <w:rsid w:val="004A00C7"/>
    <w:rsid w:val="004A12A2"/>
    <w:rsid w:val="004A1FC9"/>
    <w:rsid w:val="004A2D6E"/>
    <w:rsid w:val="004A34F2"/>
    <w:rsid w:val="004A3584"/>
    <w:rsid w:val="004A3906"/>
    <w:rsid w:val="004A3C29"/>
    <w:rsid w:val="004A42E1"/>
    <w:rsid w:val="004A4D96"/>
    <w:rsid w:val="004A562D"/>
    <w:rsid w:val="004A640D"/>
    <w:rsid w:val="004A65A6"/>
    <w:rsid w:val="004A6871"/>
    <w:rsid w:val="004A6AB4"/>
    <w:rsid w:val="004A6F14"/>
    <w:rsid w:val="004A703E"/>
    <w:rsid w:val="004A745A"/>
    <w:rsid w:val="004A7D94"/>
    <w:rsid w:val="004B0051"/>
    <w:rsid w:val="004B07C8"/>
    <w:rsid w:val="004B0F20"/>
    <w:rsid w:val="004B0FB8"/>
    <w:rsid w:val="004B13AF"/>
    <w:rsid w:val="004B288A"/>
    <w:rsid w:val="004B29AB"/>
    <w:rsid w:val="004B2FD1"/>
    <w:rsid w:val="004B3C8F"/>
    <w:rsid w:val="004B46A9"/>
    <w:rsid w:val="004B47FB"/>
    <w:rsid w:val="004B4A38"/>
    <w:rsid w:val="004B4F66"/>
    <w:rsid w:val="004B5090"/>
    <w:rsid w:val="004B54FF"/>
    <w:rsid w:val="004B599C"/>
    <w:rsid w:val="004B5EAF"/>
    <w:rsid w:val="004B60A2"/>
    <w:rsid w:val="004B63DF"/>
    <w:rsid w:val="004B666E"/>
    <w:rsid w:val="004B76FF"/>
    <w:rsid w:val="004B7FBA"/>
    <w:rsid w:val="004C03A1"/>
    <w:rsid w:val="004C0840"/>
    <w:rsid w:val="004C14F9"/>
    <w:rsid w:val="004C1A89"/>
    <w:rsid w:val="004C2572"/>
    <w:rsid w:val="004C3459"/>
    <w:rsid w:val="004C39AA"/>
    <w:rsid w:val="004C3AF3"/>
    <w:rsid w:val="004C465E"/>
    <w:rsid w:val="004C4758"/>
    <w:rsid w:val="004C5243"/>
    <w:rsid w:val="004C556E"/>
    <w:rsid w:val="004C5790"/>
    <w:rsid w:val="004C60FE"/>
    <w:rsid w:val="004C6709"/>
    <w:rsid w:val="004C6807"/>
    <w:rsid w:val="004C77DB"/>
    <w:rsid w:val="004C7802"/>
    <w:rsid w:val="004C7E14"/>
    <w:rsid w:val="004C7F41"/>
    <w:rsid w:val="004D04E0"/>
    <w:rsid w:val="004D0651"/>
    <w:rsid w:val="004D12E4"/>
    <w:rsid w:val="004D25EF"/>
    <w:rsid w:val="004D26F0"/>
    <w:rsid w:val="004D2DF0"/>
    <w:rsid w:val="004D2F1F"/>
    <w:rsid w:val="004D411F"/>
    <w:rsid w:val="004D415D"/>
    <w:rsid w:val="004D46F1"/>
    <w:rsid w:val="004D4F95"/>
    <w:rsid w:val="004D61AA"/>
    <w:rsid w:val="004D65BE"/>
    <w:rsid w:val="004D673D"/>
    <w:rsid w:val="004D6E78"/>
    <w:rsid w:val="004D75D0"/>
    <w:rsid w:val="004E01A4"/>
    <w:rsid w:val="004E0E9D"/>
    <w:rsid w:val="004E1ED7"/>
    <w:rsid w:val="004E249A"/>
    <w:rsid w:val="004E2A75"/>
    <w:rsid w:val="004E2F7A"/>
    <w:rsid w:val="004E34D8"/>
    <w:rsid w:val="004E3686"/>
    <w:rsid w:val="004E3697"/>
    <w:rsid w:val="004E3D75"/>
    <w:rsid w:val="004E4C85"/>
    <w:rsid w:val="004E4E02"/>
    <w:rsid w:val="004E5874"/>
    <w:rsid w:val="004E589E"/>
    <w:rsid w:val="004E627C"/>
    <w:rsid w:val="004E661C"/>
    <w:rsid w:val="004E6C32"/>
    <w:rsid w:val="004E6DED"/>
    <w:rsid w:val="004E70D2"/>
    <w:rsid w:val="004E74E8"/>
    <w:rsid w:val="004E7959"/>
    <w:rsid w:val="004E7D60"/>
    <w:rsid w:val="004F02C2"/>
    <w:rsid w:val="004F03BF"/>
    <w:rsid w:val="004F04A1"/>
    <w:rsid w:val="004F0840"/>
    <w:rsid w:val="004F0C92"/>
    <w:rsid w:val="004F14CE"/>
    <w:rsid w:val="004F1875"/>
    <w:rsid w:val="004F2140"/>
    <w:rsid w:val="004F216A"/>
    <w:rsid w:val="004F280B"/>
    <w:rsid w:val="004F30BB"/>
    <w:rsid w:val="004F36E1"/>
    <w:rsid w:val="004F3CD9"/>
    <w:rsid w:val="004F405B"/>
    <w:rsid w:val="004F4BA2"/>
    <w:rsid w:val="004F4C81"/>
    <w:rsid w:val="004F5D93"/>
    <w:rsid w:val="004F6BE5"/>
    <w:rsid w:val="004F6C94"/>
    <w:rsid w:val="004F6CCA"/>
    <w:rsid w:val="004F7008"/>
    <w:rsid w:val="004F78A3"/>
    <w:rsid w:val="004F7CCC"/>
    <w:rsid w:val="0050001A"/>
    <w:rsid w:val="005000BE"/>
    <w:rsid w:val="0050012B"/>
    <w:rsid w:val="005002A7"/>
    <w:rsid w:val="0050083D"/>
    <w:rsid w:val="00500C38"/>
    <w:rsid w:val="00501333"/>
    <w:rsid w:val="005013C5"/>
    <w:rsid w:val="00501499"/>
    <w:rsid w:val="005018C0"/>
    <w:rsid w:val="0050191F"/>
    <w:rsid w:val="00501D24"/>
    <w:rsid w:val="00502175"/>
    <w:rsid w:val="00502490"/>
    <w:rsid w:val="0050368E"/>
    <w:rsid w:val="00504E40"/>
    <w:rsid w:val="00507F55"/>
    <w:rsid w:val="00510190"/>
    <w:rsid w:val="0051099B"/>
    <w:rsid w:val="00510D28"/>
    <w:rsid w:val="00511256"/>
    <w:rsid w:val="00511365"/>
    <w:rsid w:val="00511425"/>
    <w:rsid w:val="0051209E"/>
    <w:rsid w:val="00512B44"/>
    <w:rsid w:val="00513281"/>
    <w:rsid w:val="005134AF"/>
    <w:rsid w:val="00513600"/>
    <w:rsid w:val="0051460D"/>
    <w:rsid w:val="005149DB"/>
    <w:rsid w:val="00514D94"/>
    <w:rsid w:val="00514DBA"/>
    <w:rsid w:val="00514E3D"/>
    <w:rsid w:val="00515020"/>
    <w:rsid w:val="00515260"/>
    <w:rsid w:val="00515597"/>
    <w:rsid w:val="00515BC3"/>
    <w:rsid w:val="00515C2E"/>
    <w:rsid w:val="00517416"/>
    <w:rsid w:val="00517481"/>
    <w:rsid w:val="00517B43"/>
    <w:rsid w:val="005202B8"/>
    <w:rsid w:val="00520369"/>
    <w:rsid w:val="00520C2B"/>
    <w:rsid w:val="00521196"/>
    <w:rsid w:val="0052153B"/>
    <w:rsid w:val="00521A86"/>
    <w:rsid w:val="005222C9"/>
    <w:rsid w:val="005242D9"/>
    <w:rsid w:val="005243AB"/>
    <w:rsid w:val="005243D8"/>
    <w:rsid w:val="00525091"/>
    <w:rsid w:val="00525201"/>
    <w:rsid w:val="005256B6"/>
    <w:rsid w:val="005259E5"/>
    <w:rsid w:val="00525B4C"/>
    <w:rsid w:val="00525DBF"/>
    <w:rsid w:val="0052639C"/>
    <w:rsid w:val="0052684A"/>
    <w:rsid w:val="0052690A"/>
    <w:rsid w:val="00531263"/>
    <w:rsid w:val="00532976"/>
    <w:rsid w:val="0053337C"/>
    <w:rsid w:val="005333EC"/>
    <w:rsid w:val="00533650"/>
    <w:rsid w:val="0053381D"/>
    <w:rsid w:val="005338EF"/>
    <w:rsid w:val="00534622"/>
    <w:rsid w:val="005346DD"/>
    <w:rsid w:val="00534FC9"/>
    <w:rsid w:val="00535012"/>
    <w:rsid w:val="0053515E"/>
    <w:rsid w:val="005353CA"/>
    <w:rsid w:val="00535475"/>
    <w:rsid w:val="00535A14"/>
    <w:rsid w:val="005360FB"/>
    <w:rsid w:val="005362C3"/>
    <w:rsid w:val="00536D8C"/>
    <w:rsid w:val="00537511"/>
    <w:rsid w:val="00537E35"/>
    <w:rsid w:val="00537EE6"/>
    <w:rsid w:val="005408B5"/>
    <w:rsid w:val="00540B79"/>
    <w:rsid w:val="00541224"/>
    <w:rsid w:val="0054127F"/>
    <w:rsid w:val="0054130A"/>
    <w:rsid w:val="005420A8"/>
    <w:rsid w:val="00542460"/>
    <w:rsid w:val="00543862"/>
    <w:rsid w:val="0054490D"/>
    <w:rsid w:val="00544D71"/>
    <w:rsid w:val="00545B86"/>
    <w:rsid w:val="00546A6C"/>
    <w:rsid w:val="00547253"/>
    <w:rsid w:val="005473B2"/>
    <w:rsid w:val="00550023"/>
    <w:rsid w:val="0055015E"/>
    <w:rsid w:val="00550A8E"/>
    <w:rsid w:val="005512FE"/>
    <w:rsid w:val="00551DCC"/>
    <w:rsid w:val="00552EB8"/>
    <w:rsid w:val="00553927"/>
    <w:rsid w:val="0055392A"/>
    <w:rsid w:val="00553C07"/>
    <w:rsid w:val="005549E4"/>
    <w:rsid w:val="0055529D"/>
    <w:rsid w:val="005554E0"/>
    <w:rsid w:val="005563BA"/>
    <w:rsid w:val="00556F1A"/>
    <w:rsid w:val="0055745E"/>
    <w:rsid w:val="00557C01"/>
    <w:rsid w:val="0056077A"/>
    <w:rsid w:val="005618EE"/>
    <w:rsid w:val="00561E60"/>
    <w:rsid w:val="0056208B"/>
    <w:rsid w:val="00562134"/>
    <w:rsid w:val="00562220"/>
    <w:rsid w:val="00562A01"/>
    <w:rsid w:val="00562CC2"/>
    <w:rsid w:val="00562FC8"/>
    <w:rsid w:val="00563748"/>
    <w:rsid w:val="00564260"/>
    <w:rsid w:val="00564E29"/>
    <w:rsid w:val="00565244"/>
    <w:rsid w:val="0056582F"/>
    <w:rsid w:val="005658C1"/>
    <w:rsid w:val="005658FA"/>
    <w:rsid w:val="00565E64"/>
    <w:rsid w:val="00566021"/>
    <w:rsid w:val="00566C02"/>
    <w:rsid w:val="005672E2"/>
    <w:rsid w:val="00567E03"/>
    <w:rsid w:val="00571044"/>
    <w:rsid w:val="005712F0"/>
    <w:rsid w:val="00572126"/>
    <w:rsid w:val="0057216D"/>
    <w:rsid w:val="00572221"/>
    <w:rsid w:val="005727EE"/>
    <w:rsid w:val="00572C8D"/>
    <w:rsid w:val="005732B2"/>
    <w:rsid w:val="00573923"/>
    <w:rsid w:val="00573C9B"/>
    <w:rsid w:val="005746DF"/>
    <w:rsid w:val="00575279"/>
    <w:rsid w:val="005752BB"/>
    <w:rsid w:val="00575328"/>
    <w:rsid w:val="005754C3"/>
    <w:rsid w:val="00576048"/>
    <w:rsid w:val="0057660C"/>
    <w:rsid w:val="00576767"/>
    <w:rsid w:val="00576CF8"/>
    <w:rsid w:val="0057712D"/>
    <w:rsid w:val="00580A8E"/>
    <w:rsid w:val="00580AAB"/>
    <w:rsid w:val="0058236C"/>
    <w:rsid w:val="00582442"/>
    <w:rsid w:val="0058274E"/>
    <w:rsid w:val="00582C1B"/>
    <w:rsid w:val="005842FA"/>
    <w:rsid w:val="00584390"/>
    <w:rsid w:val="005843BB"/>
    <w:rsid w:val="00585266"/>
    <w:rsid w:val="005858BC"/>
    <w:rsid w:val="00585AC1"/>
    <w:rsid w:val="00585FEE"/>
    <w:rsid w:val="00586CDA"/>
    <w:rsid w:val="00590C15"/>
    <w:rsid w:val="005915E4"/>
    <w:rsid w:val="005916DC"/>
    <w:rsid w:val="00591E8F"/>
    <w:rsid w:val="0059242C"/>
    <w:rsid w:val="005925F8"/>
    <w:rsid w:val="0059303D"/>
    <w:rsid w:val="00593D0D"/>
    <w:rsid w:val="00593D6A"/>
    <w:rsid w:val="00593DCF"/>
    <w:rsid w:val="005941EC"/>
    <w:rsid w:val="00594781"/>
    <w:rsid w:val="00595269"/>
    <w:rsid w:val="005957D7"/>
    <w:rsid w:val="00595911"/>
    <w:rsid w:val="00595B98"/>
    <w:rsid w:val="00595C76"/>
    <w:rsid w:val="00595E13"/>
    <w:rsid w:val="005962A5"/>
    <w:rsid w:val="005969E0"/>
    <w:rsid w:val="00596FBE"/>
    <w:rsid w:val="005975C2"/>
    <w:rsid w:val="005A0974"/>
    <w:rsid w:val="005A0C24"/>
    <w:rsid w:val="005A0C74"/>
    <w:rsid w:val="005A1409"/>
    <w:rsid w:val="005A19DB"/>
    <w:rsid w:val="005A2141"/>
    <w:rsid w:val="005A2C6B"/>
    <w:rsid w:val="005A3413"/>
    <w:rsid w:val="005A3A99"/>
    <w:rsid w:val="005A3AEB"/>
    <w:rsid w:val="005A3F16"/>
    <w:rsid w:val="005A40C6"/>
    <w:rsid w:val="005A473E"/>
    <w:rsid w:val="005A4EAE"/>
    <w:rsid w:val="005A5EED"/>
    <w:rsid w:val="005A62BD"/>
    <w:rsid w:val="005A6405"/>
    <w:rsid w:val="005A663D"/>
    <w:rsid w:val="005A69C0"/>
    <w:rsid w:val="005A6D7E"/>
    <w:rsid w:val="005A6FEF"/>
    <w:rsid w:val="005A7044"/>
    <w:rsid w:val="005A705F"/>
    <w:rsid w:val="005A709E"/>
    <w:rsid w:val="005A7774"/>
    <w:rsid w:val="005B0517"/>
    <w:rsid w:val="005B0AA4"/>
    <w:rsid w:val="005B1461"/>
    <w:rsid w:val="005B1A4E"/>
    <w:rsid w:val="005B2115"/>
    <w:rsid w:val="005B2505"/>
    <w:rsid w:val="005B2BE3"/>
    <w:rsid w:val="005B343B"/>
    <w:rsid w:val="005B3637"/>
    <w:rsid w:val="005B4A83"/>
    <w:rsid w:val="005B4C28"/>
    <w:rsid w:val="005B5268"/>
    <w:rsid w:val="005B54F9"/>
    <w:rsid w:val="005B5638"/>
    <w:rsid w:val="005B6485"/>
    <w:rsid w:val="005B6821"/>
    <w:rsid w:val="005B6E03"/>
    <w:rsid w:val="005B6FD5"/>
    <w:rsid w:val="005B7457"/>
    <w:rsid w:val="005B78FC"/>
    <w:rsid w:val="005C154B"/>
    <w:rsid w:val="005C1823"/>
    <w:rsid w:val="005C195A"/>
    <w:rsid w:val="005C2404"/>
    <w:rsid w:val="005C2F37"/>
    <w:rsid w:val="005C3590"/>
    <w:rsid w:val="005C3EE0"/>
    <w:rsid w:val="005C4342"/>
    <w:rsid w:val="005C4567"/>
    <w:rsid w:val="005C4D94"/>
    <w:rsid w:val="005C52B0"/>
    <w:rsid w:val="005C541C"/>
    <w:rsid w:val="005C5C9B"/>
    <w:rsid w:val="005C5D9A"/>
    <w:rsid w:val="005C6220"/>
    <w:rsid w:val="005C6831"/>
    <w:rsid w:val="005C74E2"/>
    <w:rsid w:val="005C76F0"/>
    <w:rsid w:val="005C7EE6"/>
    <w:rsid w:val="005C7F4A"/>
    <w:rsid w:val="005D033A"/>
    <w:rsid w:val="005D0584"/>
    <w:rsid w:val="005D0AC0"/>
    <w:rsid w:val="005D1427"/>
    <w:rsid w:val="005D2090"/>
    <w:rsid w:val="005D2171"/>
    <w:rsid w:val="005D2203"/>
    <w:rsid w:val="005D262F"/>
    <w:rsid w:val="005D2C0B"/>
    <w:rsid w:val="005D2E80"/>
    <w:rsid w:val="005D2EEC"/>
    <w:rsid w:val="005D326B"/>
    <w:rsid w:val="005D32E3"/>
    <w:rsid w:val="005D3569"/>
    <w:rsid w:val="005D35D8"/>
    <w:rsid w:val="005D3B77"/>
    <w:rsid w:val="005D3BBA"/>
    <w:rsid w:val="005D4734"/>
    <w:rsid w:val="005D5EF0"/>
    <w:rsid w:val="005D6B30"/>
    <w:rsid w:val="005D6BFE"/>
    <w:rsid w:val="005D779D"/>
    <w:rsid w:val="005D7FBB"/>
    <w:rsid w:val="005E04EF"/>
    <w:rsid w:val="005E1E9E"/>
    <w:rsid w:val="005E1FC1"/>
    <w:rsid w:val="005E1FF6"/>
    <w:rsid w:val="005E2034"/>
    <w:rsid w:val="005E26A7"/>
    <w:rsid w:val="005E29DB"/>
    <w:rsid w:val="005E337D"/>
    <w:rsid w:val="005E4159"/>
    <w:rsid w:val="005E4B3A"/>
    <w:rsid w:val="005E4C4A"/>
    <w:rsid w:val="005E54F1"/>
    <w:rsid w:val="005E589E"/>
    <w:rsid w:val="005E5B81"/>
    <w:rsid w:val="005E6024"/>
    <w:rsid w:val="005E6143"/>
    <w:rsid w:val="005E6938"/>
    <w:rsid w:val="005E79AE"/>
    <w:rsid w:val="005E7A7D"/>
    <w:rsid w:val="005E7AC0"/>
    <w:rsid w:val="005F03DB"/>
    <w:rsid w:val="005F04C8"/>
    <w:rsid w:val="005F07BC"/>
    <w:rsid w:val="005F104D"/>
    <w:rsid w:val="005F1185"/>
    <w:rsid w:val="005F1265"/>
    <w:rsid w:val="005F1368"/>
    <w:rsid w:val="005F1FE4"/>
    <w:rsid w:val="005F2509"/>
    <w:rsid w:val="005F2754"/>
    <w:rsid w:val="005F2C4A"/>
    <w:rsid w:val="005F30FC"/>
    <w:rsid w:val="005F3C6E"/>
    <w:rsid w:val="005F3E50"/>
    <w:rsid w:val="005F408E"/>
    <w:rsid w:val="005F4348"/>
    <w:rsid w:val="005F44D2"/>
    <w:rsid w:val="005F4C7E"/>
    <w:rsid w:val="005F52BF"/>
    <w:rsid w:val="005F5BB6"/>
    <w:rsid w:val="005F5D24"/>
    <w:rsid w:val="005F665A"/>
    <w:rsid w:val="005F6D7E"/>
    <w:rsid w:val="005F6DB4"/>
    <w:rsid w:val="005F75BE"/>
    <w:rsid w:val="005F76E5"/>
    <w:rsid w:val="005F7C1E"/>
    <w:rsid w:val="00600150"/>
    <w:rsid w:val="0060084E"/>
    <w:rsid w:val="00600C6A"/>
    <w:rsid w:val="00600D8F"/>
    <w:rsid w:val="006012F5"/>
    <w:rsid w:val="006015A1"/>
    <w:rsid w:val="006017D1"/>
    <w:rsid w:val="00601D1A"/>
    <w:rsid w:val="00601EF4"/>
    <w:rsid w:val="00602727"/>
    <w:rsid w:val="00602862"/>
    <w:rsid w:val="00603108"/>
    <w:rsid w:val="00603243"/>
    <w:rsid w:val="00603581"/>
    <w:rsid w:val="00603803"/>
    <w:rsid w:val="006038E6"/>
    <w:rsid w:val="00603A47"/>
    <w:rsid w:val="0060436A"/>
    <w:rsid w:val="00604535"/>
    <w:rsid w:val="00604625"/>
    <w:rsid w:val="006053CB"/>
    <w:rsid w:val="00605556"/>
    <w:rsid w:val="006055D0"/>
    <w:rsid w:val="00606443"/>
    <w:rsid w:val="00606917"/>
    <w:rsid w:val="006069FA"/>
    <w:rsid w:val="00606AE5"/>
    <w:rsid w:val="00606D7E"/>
    <w:rsid w:val="00607154"/>
    <w:rsid w:val="00607D1F"/>
    <w:rsid w:val="00607E78"/>
    <w:rsid w:val="0061006F"/>
    <w:rsid w:val="0061017E"/>
    <w:rsid w:val="00610B11"/>
    <w:rsid w:val="00610D24"/>
    <w:rsid w:val="0061210E"/>
    <w:rsid w:val="00612380"/>
    <w:rsid w:val="00612521"/>
    <w:rsid w:val="00612A34"/>
    <w:rsid w:val="0061300D"/>
    <w:rsid w:val="00613AD1"/>
    <w:rsid w:val="00613F32"/>
    <w:rsid w:val="00613FAE"/>
    <w:rsid w:val="00614225"/>
    <w:rsid w:val="006147EB"/>
    <w:rsid w:val="00615117"/>
    <w:rsid w:val="00615B94"/>
    <w:rsid w:val="00615C44"/>
    <w:rsid w:val="0061629A"/>
    <w:rsid w:val="0061668A"/>
    <w:rsid w:val="006168BE"/>
    <w:rsid w:val="00616B98"/>
    <w:rsid w:val="00616E92"/>
    <w:rsid w:val="00617036"/>
    <w:rsid w:val="0061740B"/>
    <w:rsid w:val="0061758A"/>
    <w:rsid w:val="0062035C"/>
    <w:rsid w:val="00620BB5"/>
    <w:rsid w:val="006213DB"/>
    <w:rsid w:val="00621A1C"/>
    <w:rsid w:val="0062260A"/>
    <w:rsid w:val="006229D5"/>
    <w:rsid w:val="00622E3E"/>
    <w:rsid w:val="00623CF4"/>
    <w:rsid w:val="0062453F"/>
    <w:rsid w:val="0062456F"/>
    <w:rsid w:val="00624B09"/>
    <w:rsid w:val="00624B8B"/>
    <w:rsid w:val="00624D6F"/>
    <w:rsid w:val="00625442"/>
    <w:rsid w:val="00626572"/>
    <w:rsid w:val="00626E38"/>
    <w:rsid w:val="00626EC4"/>
    <w:rsid w:val="00627816"/>
    <w:rsid w:val="0062791E"/>
    <w:rsid w:val="00627DF5"/>
    <w:rsid w:val="00627E2E"/>
    <w:rsid w:val="006313C5"/>
    <w:rsid w:val="00631550"/>
    <w:rsid w:val="006317F4"/>
    <w:rsid w:val="00631926"/>
    <w:rsid w:val="00632812"/>
    <w:rsid w:val="00632B10"/>
    <w:rsid w:val="0063353D"/>
    <w:rsid w:val="00633A17"/>
    <w:rsid w:val="00634AF0"/>
    <w:rsid w:val="00634BF1"/>
    <w:rsid w:val="0063580B"/>
    <w:rsid w:val="0063599C"/>
    <w:rsid w:val="00635C99"/>
    <w:rsid w:val="006360E0"/>
    <w:rsid w:val="00636148"/>
    <w:rsid w:val="00637621"/>
    <w:rsid w:val="0063779C"/>
    <w:rsid w:val="00640DCF"/>
    <w:rsid w:val="00640FAF"/>
    <w:rsid w:val="006415C2"/>
    <w:rsid w:val="00641662"/>
    <w:rsid w:val="00641961"/>
    <w:rsid w:val="006423A2"/>
    <w:rsid w:val="00642734"/>
    <w:rsid w:val="00642C7A"/>
    <w:rsid w:val="0064354D"/>
    <w:rsid w:val="00643B0E"/>
    <w:rsid w:val="00643F9E"/>
    <w:rsid w:val="006443DD"/>
    <w:rsid w:val="00645C3B"/>
    <w:rsid w:val="006464CD"/>
    <w:rsid w:val="0064698A"/>
    <w:rsid w:val="0064710F"/>
    <w:rsid w:val="00650190"/>
    <w:rsid w:val="0065065D"/>
    <w:rsid w:val="006507B3"/>
    <w:rsid w:val="00650945"/>
    <w:rsid w:val="00650A30"/>
    <w:rsid w:val="00651484"/>
    <w:rsid w:val="00651ECE"/>
    <w:rsid w:val="006520E3"/>
    <w:rsid w:val="006521FD"/>
    <w:rsid w:val="00653005"/>
    <w:rsid w:val="0065347E"/>
    <w:rsid w:val="006542E2"/>
    <w:rsid w:val="006549DF"/>
    <w:rsid w:val="00654EB0"/>
    <w:rsid w:val="00655860"/>
    <w:rsid w:val="006558DD"/>
    <w:rsid w:val="00655911"/>
    <w:rsid w:val="006568D9"/>
    <w:rsid w:val="0065756E"/>
    <w:rsid w:val="00657BED"/>
    <w:rsid w:val="00660C78"/>
    <w:rsid w:val="0066119D"/>
    <w:rsid w:val="006611F9"/>
    <w:rsid w:val="00661331"/>
    <w:rsid w:val="00661A31"/>
    <w:rsid w:val="0066238B"/>
    <w:rsid w:val="006625E2"/>
    <w:rsid w:val="0066268B"/>
    <w:rsid w:val="006629C9"/>
    <w:rsid w:val="00662D42"/>
    <w:rsid w:val="0066302E"/>
    <w:rsid w:val="00663C14"/>
    <w:rsid w:val="00664A93"/>
    <w:rsid w:val="00664CE3"/>
    <w:rsid w:val="00665734"/>
    <w:rsid w:val="00665FA2"/>
    <w:rsid w:val="00666081"/>
    <w:rsid w:val="00666662"/>
    <w:rsid w:val="00666F80"/>
    <w:rsid w:val="00667343"/>
    <w:rsid w:val="00667475"/>
    <w:rsid w:val="006679DD"/>
    <w:rsid w:val="006679FF"/>
    <w:rsid w:val="00667D1E"/>
    <w:rsid w:val="00667FE2"/>
    <w:rsid w:val="00670A0C"/>
    <w:rsid w:val="00670FC6"/>
    <w:rsid w:val="006713B4"/>
    <w:rsid w:val="00671FC8"/>
    <w:rsid w:val="00672042"/>
    <w:rsid w:val="0067298C"/>
    <w:rsid w:val="00672D9B"/>
    <w:rsid w:val="00673411"/>
    <w:rsid w:val="0067355F"/>
    <w:rsid w:val="0067357C"/>
    <w:rsid w:val="0067363A"/>
    <w:rsid w:val="00673C40"/>
    <w:rsid w:val="0067471F"/>
    <w:rsid w:val="00675D78"/>
    <w:rsid w:val="00676592"/>
    <w:rsid w:val="00676DD8"/>
    <w:rsid w:val="006771D3"/>
    <w:rsid w:val="00677361"/>
    <w:rsid w:val="006774A0"/>
    <w:rsid w:val="006776D3"/>
    <w:rsid w:val="00677945"/>
    <w:rsid w:val="00677D61"/>
    <w:rsid w:val="00677DA5"/>
    <w:rsid w:val="00680C3E"/>
    <w:rsid w:val="00680C86"/>
    <w:rsid w:val="006812D8"/>
    <w:rsid w:val="00682FAA"/>
    <w:rsid w:val="00683DAC"/>
    <w:rsid w:val="00683F98"/>
    <w:rsid w:val="00684B69"/>
    <w:rsid w:val="006859EC"/>
    <w:rsid w:val="006867F1"/>
    <w:rsid w:val="00686A07"/>
    <w:rsid w:val="00686CAD"/>
    <w:rsid w:val="00687032"/>
    <w:rsid w:val="00690916"/>
    <w:rsid w:val="0069091E"/>
    <w:rsid w:val="00690EDD"/>
    <w:rsid w:val="00691682"/>
    <w:rsid w:val="00692580"/>
    <w:rsid w:val="0069265F"/>
    <w:rsid w:val="00692C13"/>
    <w:rsid w:val="00694675"/>
    <w:rsid w:val="006956AC"/>
    <w:rsid w:val="006958E0"/>
    <w:rsid w:val="0069674A"/>
    <w:rsid w:val="00696791"/>
    <w:rsid w:val="006973A3"/>
    <w:rsid w:val="0069761B"/>
    <w:rsid w:val="00697EA9"/>
    <w:rsid w:val="006A0CA6"/>
    <w:rsid w:val="006A1DCE"/>
    <w:rsid w:val="006A307C"/>
    <w:rsid w:val="006A3163"/>
    <w:rsid w:val="006A330D"/>
    <w:rsid w:val="006A3D90"/>
    <w:rsid w:val="006A408F"/>
    <w:rsid w:val="006A4221"/>
    <w:rsid w:val="006A47FF"/>
    <w:rsid w:val="006A49FE"/>
    <w:rsid w:val="006A50E7"/>
    <w:rsid w:val="006A5897"/>
    <w:rsid w:val="006A648B"/>
    <w:rsid w:val="006A6775"/>
    <w:rsid w:val="006A6A4C"/>
    <w:rsid w:val="006A6E16"/>
    <w:rsid w:val="006A779C"/>
    <w:rsid w:val="006A7DB4"/>
    <w:rsid w:val="006B0034"/>
    <w:rsid w:val="006B02F5"/>
    <w:rsid w:val="006B04B1"/>
    <w:rsid w:val="006B05F2"/>
    <w:rsid w:val="006B1147"/>
    <w:rsid w:val="006B127C"/>
    <w:rsid w:val="006B188C"/>
    <w:rsid w:val="006B22BE"/>
    <w:rsid w:val="006B237C"/>
    <w:rsid w:val="006B2715"/>
    <w:rsid w:val="006B2C94"/>
    <w:rsid w:val="006B2CAC"/>
    <w:rsid w:val="006B386A"/>
    <w:rsid w:val="006B39C1"/>
    <w:rsid w:val="006B4130"/>
    <w:rsid w:val="006B4999"/>
    <w:rsid w:val="006B54D3"/>
    <w:rsid w:val="006B6768"/>
    <w:rsid w:val="006B740D"/>
    <w:rsid w:val="006B749D"/>
    <w:rsid w:val="006C0303"/>
    <w:rsid w:val="006C098F"/>
    <w:rsid w:val="006C0D5A"/>
    <w:rsid w:val="006C1E92"/>
    <w:rsid w:val="006C210F"/>
    <w:rsid w:val="006C2533"/>
    <w:rsid w:val="006C2CBC"/>
    <w:rsid w:val="006C32B9"/>
    <w:rsid w:val="006C336F"/>
    <w:rsid w:val="006C38A0"/>
    <w:rsid w:val="006C3A57"/>
    <w:rsid w:val="006C3AFF"/>
    <w:rsid w:val="006C3E85"/>
    <w:rsid w:val="006C403D"/>
    <w:rsid w:val="006C44CE"/>
    <w:rsid w:val="006C4905"/>
    <w:rsid w:val="006C4D43"/>
    <w:rsid w:val="006C5531"/>
    <w:rsid w:val="006C656B"/>
    <w:rsid w:val="006C6D4D"/>
    <w:rsid w:val="006C7134"/>
    <w:rsid w:val="006C749C"/>
    <w:rsid w:val="006C783E"/>
    <w:rsid w:val="006C7F78"/>
    <w:rsid w:val="006D002C"/>
    <w:rsid w:val="006D03C9"/>
    <w:rsid w:val="006D060C"/>
    <w:rsid w:val="006D0BC0"/>
    <w:rsid w:val="006D14AA"/>
    <w:rsid w:val="006D1A4B"/>
    <w:rsid w:val="006D24B5"/>
    <w:rsid w:val="006D36A4"/>
    <w:rsid w:val="006D3B17"/>
    <w:rsid w:val="006D4FF9"/>
    <w:rsid w:val="006D520D"/>
    <w:rsid w:val="006D52C1"/>
    <w:rsid w:val="006D5461"/>
    <w:rsid w:val="006D5ADB"/>
    <w:rsid w:val="006D5B06"/>
    <w:rsid w:val="006D5D47"/>
    <w:rsid w:val="006D5E69"/>
    <w:rsid w:val="006D617A"/>
    <w:rsid w:val="006D643B"/>
    <w:rsid w:val="006D6818"/>
    <w:rsid w:val="006D6FDA"/>
    <w:rsid w:val="006D6FEA"/>
    <w:rsid w:val="006D7031"/>
    <w:rsid w:val="006D72DB"/>
    <w:rsid w:val="006D7319"/>
    <w:rsid w:val="006D7D3F"/>
    <w:rsid w:val="006E0D62"/>
    <w:rsid w:val="006E2389"/>
    <w:rsid w:val="006E238E"/>
    <w:rsid w:val="006E2E76"/>
    <w:rsid w:val="006E312D"/>
    <w:rsid w:val="006E3252"/>
    <w:rsid w:val="006E338F"/>
    <w:rsid w:val="006E351F"/>
    <w:rsid w:val="006E3A1F"/>
    <w:rsid w:val="006E4B04"/>
    <w:rsid w:val="006E4BEB"/>
    <w:rsid w:val="006E59EC"/>
    <w:rsid w:val="006E67B2"/>
    <w:rsid w:val="006E6964"/>
    <w:rsid w:val="006E7186"/>
    <w:rsid w:val="006E7364"/>
    <w:rsid w:val="006E7419"/>
    <w:rsid w:val="006E7A74"/>
    <w:rsid w:val="006F050E"/>
    <w:rsid w:val="006F09FC"/>
    <w:rsid w:val="006F0AC9"/>
    <w:rsid w:val="006F128C"/>
    <w:rsid w:val="006F1B41"/>
    <w:rsid w:val="006F26FD"/>
    <w:rsid w:val="006F2CCE"/>
    <w:rsid w:val="006F2FFE"/>
    <w:rsid w:val="006F31AF"/>
    <w:rsid w:val="006F33CD"/>
    <w:rsid w:val="006F3664"/>
    <w:rsid w:val="006F3DA6"/>
    <w:rsid w:val="006F3F04"/>
    <w:rsid w:val="006F43B5"/>
    <w:rsid w:val="006F43D5"/>
    <w:rsid w:val="006F46D5"/>
    <w:rsid w:val="006F53E0"/>
    <w:rsid w:val="006F5FCF"/>
    <w:rsid w:val="006F6EFE"/>
    <w:rsid w:val="006F71E2"/>
    <w:rsid w:val="006F728A"/>
    <w:rsid w:val="006F78B7"/>
    <w:rsid w:val="007005EA"/>
    <w:rsid w:val="00700664"/>
    <w:rsid w:val="00700F5F"/>
    <w:rsid w:val="007016E0"/>
    <w:rsid w:val="00701D14"/>
    <w:rsid w:val="00701EE6"/>
    <w:rsid w:val="00702F04"/>
    <w:rsid w:val="00703266"/>
    <w:rsid w:val="007035B4"/>
    <w:rsid w:val="0070364A"/>
    <w:rsid w:val="00703954"/>
    <w:rsid w:val="00703980"/>
    <w:rsid w:val="00705305"/>
    <w:rsid w:val="007053CF"/>
    <w:rsid w:val="007053E9"/>
    <w:rsid w:val="00706201"/>
    <w:rsid w:val="00706529"/>
    <w:rsid w:val="00706A8E"/>
    <w:rsid w:val="00706C01"/>
    <w:rsid w:val="00707336"/>
    <w:rsid w:val="00707514"/>
    <w:rsid w:val="0071211C"/>
    <w:rsid w:val="0071225C"/>
    <w:rsid w:val="00713D25"/>
    <w:rsid w:val="00713D8F"/>
    <w:rsid w:val="00713EAC"/>
    <w:rsid w:val="00714363"/>
    <w:rsid w:val="00714A84"/>
    <w:rsid w:val="00714CEA"/>
    <w:rsid w:val="00714D1D"/>
    <w:rsid w:val="00714DFA"/>
    <w:rsid w:val="00714E31"/>
    <w:rsid w:val="00714E69"/>
    <w:rsid w:val="00715711"/>
    <w:rsid w:val="00715D54"/>
    <w:rsid w:val="0071608C"/>
    <w:rsid w:val="00716472"/>
    <w:rsid w:val="00716DCD"/>
    <w:rsid w:val="007177E8"/>
    <w:rsid w:val="00720517"/>
    <w:rsid w:val="007205CA"/>
    <w:rsid w:val="00720B89"/>
    <w:rsid w:val="00721344"/>
    <w:rsid w:val="00721453"/>
    <w:rsid w:val="0072261C"/>
    <w:rsid w:val="00722928"/>
    <w:rsid w:val="00722ABA"/>
    <w:rsid w:val="00722CA3"/>
    <w:rsid w:val="00722FC7"/>
    <w:rsid w:val="00724684"/>
    <w:rsid w:val="007247C4"/>
    <w:rsid w:val="007247C8"/>
    <w:rsid w:val="007249B2"/>
    <w:rsid w:val="00724B28"/>
    <w:rsid w:val="00724BCE"/>
    <w:rsid w:val="00725743"/>
    <w:rsid w:val="00725CBA"/>
    <w:rsid w:val="00725CEB"/>
    <w:rsid w:val="007269BA"/>
    <w:rsid w:val="00726D7C"/>
    <w:rsid w:val="00727EC0"/>
    <w:rsid w:val="007302A1"/>
    <w:rsid w:val="0073085B"/>
    <w:rsid w:val="00730C63"/>
    <w:rsid w:val="00731592"/>
    <w:rsid w:val="007327D4"/>
    <w:rsid w:val="00732AD7"/>
    <w:rsid w:val="00733583"/>
    <w:rsid w:val="0073427C"/>
    <w:rsid w:val="0073450B"/>
    <w:rsid w:val="007345FB"/>
    <w:rsid w:val="00735343"/>
    <w:rsid w:val="007359C7"/>
    <w:rsid w:val="00735EE6"/>
    <w:rsid w:val="0073622D"/>
    <w:rsid w:val="00736DA0"/>
    <w:rsid w:val="00737732"/>
    <w:rsid w:val="00737E7E"/>
    <w:rsid w:val="007406DD"/>
    <w:rsid w:val="007406E8"/>
    <w:rsid w:val="007407A1"/>
    <w:rsid w:val="00740AF9"/>
    <w:rsid w:val="007414AD"/>
    <w:rsid w:val="00741998"/>
    <w:rsid w:val="00741AB4"/>
    <w:rsid w:val="00741E8C"/>
    <w:rsid w:val="00741FEE"/>
    <w:rsid w:val="00743062"/>
    <w:rsid w:val="0074319C"/>
    <w:rsid w:val="00743940"/>
    <w:rsid w:val="007443A9"/>
    <w:rsid w:val="00744860"/>
    <w:rsid w:val="007458EE"/>
    <w:rsid w:val="00745AB6"/>
    <w:rsid w:val="00746120"/>
    <w:rsid w:val="00746208"/>
    <w:rsid w:val="007474AF"/>
    <w:rsid w:val="00750533"/>
    <w:rsid w:val="007507D9"/>
    <w:rsid w:val="007508BE"/>
    <w:rsid w:val="00751217"/>
    <w:rsid w:val="0075137A"/>
    <w:rsid w:val="0075142D"/>
    <w:rsid w:val="007517F1"/>
    <w:rsid w:val="00751D80"/>
    <w:rsid w:val="0075245F"/>
    <w:rsid w:val="0075299F"/>
    <w:rsid w:val="00752A9F"/>
    <w:rsid w:val="00753A3C"/>
    <w:rsid w:val="00753B66"/>
    <w:rsid w:val="007544F2"/>
    <w:rsid w:val="007549B9"/>
    <w:rsid w:val="00754AAC"/>
    <w:rsid w:val="00754E5A"/>
    <w:rsid w:val="00754FD2"/>
    <w:rsid w:val="00755C0B"/>
    <w:rsid w:val="00755C65"/>
    <w:rsid w:val="00756227"/>
    <w:rsid w:val="007568EA"/>
    <w:rsid w:val="00756E11"/>
    <w:rsid w:val="00756E1A"/>
    <w:rsid w:val="00756E28"/>
    <w:rsid w:val="00757028"/>
    <w:rsid w:val="0075729E"/>
    <w:rsid w:val="00757610"/>
    <w:rsid w:val="007577FD"/>
    <w:rsid w:val="00757A14"/>
    <w:rsid w:val="00757D4A"/>
    <w:rsid w:val="0076001F"/>
    <w:rsid w:val="00760067"/>
    <w:rsid w:val="00760C4F"/>
    <w:rsid w:val="00760DDD"/>
    <w:rsid w:val="00761209"/>
    <w:rsid w:val="00761A98"/>
    <w:rsid w:val="007620E9"/>
    <w:rsid w:val="007626B7"/>
    <w:rsid w:val="00762F91"/>
    <w:rsid w:val="007635E0"/>
    <w:rsid w:val="00763AC8"/>
    <w:rsid w:val="00763C15"/>
    <w:rsid w:val="00763F99"/>
    <w:rsid w:val="00764369"/>
    <w:rsid w:val="007645AD"/>
    <w:rsid w:val="00764867"/>
    <w:rsid w:val="00764A00"/>
    <w:rsid w:val="00765334"/>
    <w:rsid w:val="00765540"/>
    <w:rsid w:val="00766ADF"/>
    <w:rsid w:val="00766C35"/>
    <w:rsid w:val="00766FBE"/>
    <w:rsid w:val="0076762F"/>
    <w:rsid w:val="007677D2"/>
    <w:rsid w:val="007679A8"/>
    <w:rsid w:val="0077023F"/>
    <w:rsid w:val="007710EC"/>
    <w:rsid w:val="00771708"/>
    <w:rsid w:val="00771B96"/>
    <w:rsid w:val="00771F33"/>
    <w:rsid w:val="007722A6"/>
    <w:rsid w:val="00772454"/>
    <w:rsid w:val="00773127"/>
    <w:rsid w:val="00774026"/>
    <w:rsid w:val="007744E2"/>
    <w:rsid w:val="00776C16"/>
    <w:rsid w:val="007779A4"/>
    <w:rsid w:val="00777EBC"/>
    <w:rsid w:val="00781791"/>
    <w:rsid w:val="0078208B"/>
    <w:rsid w:val="00782637"/>
    <w:rsid w:val="00782CEE"/>
    <w:rsid w:val="007830C4"/>
    <w:rsid w:val="00783904"/>
    <w:rsid w:val="00784134"/>
    <w:rsid w:val="00784138"/>
    <w:rsid w:val="00784287"/>
    <w:rsid w:val="00784494"/>
    <w:rsid w:val="00784E3E"/>
    <w:rsid w:val="00785067"/>
    <w:rsid w:val="00785F02"/>
    <w:rsid w:val="007865A9"/>
    <w:rsid w:val="007868B2"/>
    <w:rsid w:val="00786AA1"/>
    <w:rsid w:val="00786C8A"/>
    <w:rsid w:val="00786C93"/>
    <w:rsid w:val="00786FFD"/>
    <w:rsid w:val="00787D8A"/>
    <w:rsid w:val="00790B81"/>
    <w:rsid w:val="00790CE0"/>
    <w:rsid w:val="00790D14"/>
    <w:rsid w:val="0079100D"/>
    <w:rsid w:val="007912FC"/>
    <w:rsid w:val="00791B4A"/>
    <w:rsid w:val="00793389"/>
    <w:rsid w:val="00793F8B"/>
    <w:rsid w:val="00794B0B"/>
    <w:rsid w:val="0079571D"/>
    <w:rsid w:val="007957F0"/>
    <w:rsid w:val="00795C90"/>
    <w:rsid w:val="00795E09"/>
    <w:rsid w:val="00795F66"/>
    <w:rsid w:val="00795FA6"/>
    <w:rsid w:val="00796A08"/>
    <w:rsid w:val="00797C79"/>
    <w:rsid w:val="007A026A"/>
    <w:rsid w:val="007A0820"/>
    <w:rsid w:val="007A0DA8"/>
    <w:rsid w:val="007A12AB"/>
    <w:rsid w:val="007A1631"/>
    <w:rsid w:val="007A206B"/>
    <w:rsid w:val="007A2336"/>
    <w:rsid w:val="007A2763"/>
    <w:rsid w:val="007A28E0"/>
    <w:rsid w:val="007A2B70"/>
    <w:rsid w:val="007A2BD1"/>
    <w:rsid w:val="007A2D73"/>
    <w:rsid w:val="007A3F03"/>
    <w:rsid w:val="007A41CB"/>
    <w:rsid w:val="007A43F7"/>
    <w:rsid w:val="007A45A6"/>
    <w:rsid w:val="007A4752"/>
    <w:rsid w:val="007A5202"/>
    <w:rsid w:val="007A52F9"/>
    <w:rsid w:val="007A566B"/>
    <w:rsid w:val="007A7C73"/>
    <w:rsid w:val="007B0934"/>
    <w:rsid w:val="007B0D1B"/>
    <w:rsid w:val="007B10E9"/>
    <w:rsid w:val="007B1485"/>
    <w:rsid w:val="007B14FF"/>
    <w:rsid w:val="007B249C"/>
    <w:rsid w:val="007B25FF"/>
    <w:rsid w:val="007B3040"/>
    <w:rsid w:val="007B359F"/>
    <w:rsid w:val="007B435C"/>
    <w:rsid w:val="007B4774"/>
    <w:rsid w:val="007B4A6B"/>
    <w:rsid w:val="007B522B"/>
    <w:rsid w:val="007B57CC"/>
    <w:rsid w:val="007B580D"/>
    <w:rsid w:val="007B58AC"/>
    <w:rsid w:val="007B5A68"/>
    <w:rsid w:val="007B677D"/>
    <w:rsid w:val="007B6939"/>
    <w:rsid w:val="007B70DC"/>
    <w:rsid w:val="007B71BE"/>
    <w:rsid w:val="007C09D6"/>
    <w:rsid w:val="007C1058"/>
    <w:rsid w:val="007C196F"/>
    <w:rsid w:val="007C1BDF"/>
    <w:rsid w:val="007C1E6E"/>
    <w:rsid w:val="007C2057"/>
    <w:rsid w:val="007C29A4"/>
    <w:rsid w:val="007C2C2E"/>
    <w:rsid w:val="007C2F22"/>
    <w:rsid w:val="007C39D6"/>
    <w:rsid w:val="007C3D46"/>
    <w:rsid w:val="007C55D0"/>
    <w:rsid w:val="007C58DB"/>
    <w:rsid w:val="007C6146"/>
    <w:rsid w:val="007C6637"/>
    <w:rsid w:val="007C6F69"/>
    <w:rsid w:val="007C7F1C"/>
    <w:rsid w:val="007D084C"/>
    <w:rsid w:val="007D0CFB"/>
    <w:rsid w:val="007D1670"/>
    <w:rsid w:val="007D19B5"/>
    <w:rsid w:val="007D2231"/>
    <w:rsid w:val="007D23AC"/>
    <w:rsid w:val="007D23E1"/>
    <w:rsid w:val="007D29BB"/>
    <w:rsid w:val="007D2B6A"/>
    <w:rsid w:val="007D33C7"/>
    <w:rsid w:val="007D38C7"/>
    <w:rsid w:val="007D390B"/>
    <w:rsid w:val="007D3A55"/>
    <w:rsid w:val="007D3AAA"/>
    <w:rsid w:val="007D408A"/>
    <w:rsid w:val="007D44D0"/>
    <w:rsid w:val="007D450A"/>
    <w:rsid w:val="007D5DF6"/>
    <w:rsid w:val="007D6FC6"/>
    <w:rsid w:val="007D712F"/>
    <w:rsid w:val="007D76BB"/>
    <w:rsid w:val="007D7721"/>
    <w:rsid w:val="007D777F"/>
    <w:rsid w:val="007D77B8"/>
    <w:rsid w:val="007E025F"/>
    <w:rsid w:val="007E077F"/>
    <w:rsid w:val="007E0CE5"/>
    <w:rsid w:val="007E0D78"/>
    <w:rsid w:val="007E1BC4"/>
    <w:rsid w:val="007E266B"/>
    <w:rsid w:val="007E2BD8"/>
    <w:rsid w:val="007E2C68"/>
    <w:rsid w:val="007E2D8A"/>
    <w:rsid w:val="007E3C7A"/>
    <w:rsid w:val="007E458C"/>
    <w:rsid w:val="007E50AA"/>
    <w:rsid w:val="007E5599"/>
    <w:rsid w:val="007E5E2C"/>
    <w:rsid w:val="007E6848"/>
    <w:rsid w:val="007E7C72"/>
    <w:rsid w:val="007F01F6"/>
    <w:rsid w:val="007F04BB"/>
    <w:rsid w:val="007F0C6F"/>
    <w:rsid w:val="007F12F1"/>
    <w:rsid w:val="007F1AF9"/>
    <w:rsid w:val="007F21FC"/>
    <w:rsid w:val="007F2290"/>
    <w:rsid w:val="007F22E7"/>
    <w:rsid w:val="007F254C"/>
    <w:rsid w:val="007F271A"/>
    <w:rsid w:val="007F2F4C"/>
    <w:rsid w:val="007F453F"/>
    <w:rsid w:val="007F48AC"/>
    <w:rsid w:val="007F64F1"/>
    <w:rsid w:val="007F6A95"/>
    <w:rsid w:val="007F6C2C"/>
    <w:rsid w:val="007F719B"/>
    <w:rsid w:val="007F762C"/>
    <w:rsid w:val="007F778E"/>
    <w:rsid w:val="007F7846"/>
    <w:rsid w:val="007F7AF5"/>
    <w:rsid w:val="00800B59"/>
    <w:rsid w:val="00800C94"/>
    <w:rsid w:val="00800DCB"/>
    <w:rsid w:val="00801D83"/>
    <w:rsid w:val="00801E5C"/>
    <w:rsid w:val="00802F81"/>
    <w:rsid w:val="008031E1"/>
    <w:rsid w:val="008037CD"/>
    <w:rsid w:val="008047F7"/>
    <w:rsid w:val="008057D6"/>
    <w:rsid w:val="00805A75"/>
    <w:rsid w:val="00806A33"/>
    <w:rsid w:val="00806CD0"/>
    <w:rsid w:val="00806F93"/>
    <w:rsid w:val="00807039"/>
    <w:rsid w:val="0080792A"/>
    <w:rsid w:val="00807991"/>
    <w:rsid w:val="00807D3C"/>
    <w:rsid w:val="008100A6"/>
    <w:rsid w:val="00810563"/>
    <w:rsid w:val="0081065A"/>
    <w:rsid w:val="00810D9B"/>
    <w:rsid w:val="00811183"/>
    <w:rsid w:val="008118B6"/>
    <w:rsid w:val="00811BE9"/>
    <w:rsid w:val="00812058"/>
    <w:rsid w:val="0081209F"/>
    <w:rsid w:val="00812327"/>
    <w:rsid w:val="00812529"/>
    <w:rsid w:val="00812EC9"/>
    <w:rsid w:val="0081302D"/>
    <w:rsid w:val="00813F90"/>
    <w:rsid w:val="00814730"/>
    <w:rsid w:val="00814BCD"/>
    <w:rsid w:val="00814C84"/>
    <w:rsid w:val="0081554E"/>
    <w:rsid w:val="00815CA6"/>
    <w:rsid w:val="008161C4"/>
    <w:rsid w:val="00816547"/>
    <w:rsid w:val="00816EB7"/>
    <w:rsid w:val="008170E9"/>
    <w:rsid w:val="00817A82"/>
    <w:rsid w:val="00817B77"/>
    <w:rsid w:val="00817D34"/>
    <w:rsid w:val="00820068"/>
    <w:rsid w:val="008201AB"/>
    <w:rsid w:val="008201E6"/>
    <w:rsid w:val="0082185A"/>
    <w:rsid w:val="00822216"/>
    <w:rsid w:val="008223FF"/>
    <w:rsid w:val="00822540"/>
    <w:rsid w:val="00822995"/>
    <w:rsid w:val="008239D9"/>
    <w:rsid w:val="008239EA"/>
    <w:rsid w:val="00823D98"/>
    <w:rsid w:val="00824652"/>
    <w:rsid w:val="00824BBC"/>
    <w:rsid w:val="00826160"/>
    <w:rsid w:val="008264D5"/>
    <w:rsid w:val="00826589"/>
    <w:rsid w:val="00826FE3"/>
    <w:rsid w:val="008279F8"/>
    <w:rsid w:val="00827AB6"/>
    <w:rsid w:val="00827C8D"/>
    <w:rsid w:val="00830688"/>
    <w:rsid w:val="008307FD"/>
    <w:rsid w:val="00830BD5"/>
    <w:rsid w:val="00830DC0"/>
    <w:rsid w:val="00831A92"/>
    <w:rsid w:val="00832827"/>
    <w:rsid w:val="00832C40"/>
    <w:rsid w:val="00832F64"/>
    <w:rsid w:val="00833446"/>
    <w:rsid w:val="008335C8"/>
    <w:rsid w:val="00833741"/>
    <w:rsid w:val="00833ADE"/>
    <w:rsid w:val="00833B43"/>
    <w:rsid w:val="00833E47"/>
    <w:rsid w:val="0083411A"/>
    <w:rsid w:val="008344C7"/>
    <w:rsid w:val="008347B2"/>
    <w:rsid w:val="00834861"/>
    <w:rsid w:val="00834F00"/>
    <w:rsid w:val="008354DD"/>
    <w:rsid w:val="008355EE"/>
    <w:rsid w:val="00835738"/>
    <w:rsid w:val="00835A8F"/>
    <w:rsid w:val="00835DA5"/>
    <w:rsid w:val="0083636F"/>
    <w:rsid w:val="00837858"/>
    <w:rsid w:val="00837B1B"/>
    <w:rsid w:val="00837D6F"/>
    <w:rsid w:val="00840317"/>
    <w:rsid w:val="00840553"/>
    <w:rsid w:val="008407F0"/>
    <w:rsid w:val="008409DC"/>
    <w:rsid w:val="00840CD0"/>
    <w:rsid w:val="008424DD"/>
    <w:rsid w:val="00842AD4"/>
    <w:rsid w:val="00842C31"/>
    <w:rsid w:val="00842CE7"/>
    <w:rsid w:val="00842D56"/>
    <w:rsid w:val="008436EA"/>
    <w:rsid w:val="008439E3"/>
    <w:rsid w:val="00843A4D"/>
    <w:rsid w:val="00843EA5"/>
    <w:rsid w:val="008443A3"/>
    <w:rsid w:val="00844434"/>
    <w:rsid w:val="008448E0"/>
    <w:rsid w:val="00844AFA"/>
    <w:rsid w:val="00844CA5"/>
    <w:rsid w:val="0084566D"/>
    <w:rsid w:val="00845B1C"/>
    <w:rsid w:val="0084745D"/>
    <w:rsid w:val="0084761B"/>
    <w:rsid w:val="008478E6"/>
    <w:rsid w:val="0084793C"/>
    <w:rsid w:val="00847A12"/>
    <w:rsid w:val="0085009B"/>
    <w:rsid w:val="0085096B"/>
    <w:rsid w:val="008509C6"/>
    <w:rsid w:val="00850AA2"/>
    <w:rsid w:val="00851481"/>
    <w:rsid w:val="0085162E"/>
    <w:rsid w:val="00851B7E"/>
    <w:rsid w:val="008520FF"/>
    <w:rsid w:val="00852ADC"/>
    <w:rsid w:val="00852AEA"/>
    <w:rsid w:val="008533CE"/>
    <w:rsid w:val="00853AD7"/>
    <w:rsid w:val="00854AD9"/>
    <w:rsid w:val="0085517E"/>
    <w:rsid w:val="0085549D"/>
    <w:rsid w:val="00855A4E"/>
    <w:rsid w:val="00856837"/>
    <w:rsid w:val="00856D25"/>
    <w:rsid w:val="00856D32"/>
    <w:rsid w:val="00857223"/>
    <w:rsid w:val="008575D8"/>
    <w:rsid w:val="0085771C"/>
    <w:rsid w:val="00857DB9"/>
    <w:rsid w:val="00860016"/>
    <w:rsid w:val="00860529"/>
    <w:rsid w:val="00860781"/>
    <w:rsid w:val="0086078C"/>
    <w:rsid w:val="008607F7"/>
    <w:rsid w:val="00860A18"/>
    <w:rsid w:val="008614BD"/>
    <w:rsid w:val="0086159A"/>
    <w:rsid w:val="00861721"/>
    <w:rsid w:val="008619D5"/>
    <w:rsid w:val="00861E60"/>
    <w:rsid w:val="008620E2"/>
    <w:rsid w:val="0086248F"/>
    <w:rsid w:val="00862F3A"/>
    <w:rsid w:val="00863961"/>
    <w:rsid w:val="00863AD9"/>
    <w:rsid w:val="00863AEB"/>
    <w:rsid w:val="00863B8E"/>
    <w:rsid w:val="00863C18"/>
    <w:rsid w:val="0086425E"/>
    <w:rsid w:val="00864BC2"/>
    <w:rsid w:val="00864CB5"/>
    <w:rsid w:val="008651AD"/>
    <w:rsid w:val="00866154"/>
    <w:rsid w:val="00866201"/>
    <w:rsid w:val="008662AE"/>
    <w:rsid w:val="0086661D"/>
    <w:rsid w:val="00867020"/>
    <w:rsid w:val="0086786C"/>
    <w:rsid w:val="00867E3E"/>
    <w:rsid w:val="008702F7"/>
    <w:rsid w:val="008704C3"/>
    <w:rsid w:val="008706F6"/>
    <w:rsid w:val="00870D65"/>
    <w:rsid w:val="00871266"/>
    <w:rsid w:val="008714B0"/>
    <w:rsid w:val="00871956"/>
    <w:rsid w:val="008724C9"/>
    <w:rsid w:val="00873924"/>
    <w:rsid w:val="00873AD6"/>
    <w:rsid w:val="008741DA"/>
    <w:rsid w:val="00874361"/>
    <w:rsid w:val="008749E5"/>
    <w:rsid w:val="00874B27"/>
    <w:rsid w:val="00875080"/>
    <w:rsid w:val="00876480"/>
    <w:rsid w:val="008775B6"/>
    <w:rsid w:val="00877A5B"/>
    <w:rsid w:val="00877F2E"/>
    <w:rsid w:val="00880B4B"/>
    <w:rsid w:val="00880B94"/>
    <w:rsid w:val="00880D1A"/>
    <w:rsid w:val="008815FA"/>
    <w:rsid w:val="00881962"/>
    <w:rsid w:val="0088197A"/>
    <w:rsid w:val="00881D25"/>
    <w:rsid w:val="00881DD5"/>
    <w:rsid w:val="00882495"/>
    <w:rsid w:val="00882A28"/>
    <w:rsid w:val="00882D2F"/>
    <w:rsid w:val="00882E2B"/>
    <w:rsid w:val="008840DC"/>
    <w:rsid w:val="008846C9"/>
    <w:rsid w:val="008848BE"/>
    <w:rsid w:val="00884D51"/>
    <w:rsid w:val="0088515B"/>
    <w:rsid w:val="00886A33"/>
    <w:rsid w:val="0088769A"/>
    <w:rsid w:val="00887A3A"/>
    <w:rsid w:val="00887EAE"/>
    <w:rsid w:val="00890130"/>
    <w:rsid w:val="00890743"/>
    <w:rsid w:val="008909E4"/>
    <w:rsid w:val="00890F02"/>
    <w:rsid w:val="008916C5"/>
    <w:rsid w:val="00891C0A"/>
    <w:rsid w:val="00891C4F"/>
    <w:rsid w:val="00892013"/>
    <w:rsid w:val="0089232A"/>
    <w:rsid w:val="00892423"/>
    <w:rsid w:val="00892C05"/>
    <w:rsid w:val="00893350"/>
    <w:rsid w:val="00893617"/>
    <w:rsid w:val="008936C6"/>
    <w:rsid w:val="00893793"/>
    <w:rsid w:val="0089382C"/>
    <w:rsid w:val="0089461D"/>
    <w:rsid w:val="00894AEA"/>
    <w:rsid w:val="00894B68"/>
    <w:rsid w:val="008955C4"/>
    <w:rsid w:val="008956A5"/>
    <w:rsid w:val="00895CE3"/>
    <w:rsid w:val="0089700A"/>
    <w:rsid w:val="00897085"/>
    <w:rsid w:val="008970FB"/>
    <w:rsid w:val="00897232"/>
    <w:rsid w:val="0089753E"/>
    <w:rsid w:val="00897A45"/>
    <w:rsid w:val="00897D9E"/>
    <w:rsid w:val="008A0B11"/>
    <w:rsid w:val="008A0FD5"/>
    <w:rsid w:val="008A1358"/>
    <w:rsid w:val="008A13E8"/>
    <w:rsid w:val="008A1AAA"/>
    <w:rsid w:val="008A1F7F"/>
    <w:rsid w:val="008A2139"/>
    <w:rsid w:val="008A261A"/>
    <w:rsid w:val="008A269C"/>
    <w:rsid w:val="008A2911"/>
    <w:rsid w:val="008A2B19"/>
    <w:rsid w:val="008A2F34"/>
    <w:rsid w:val="008A3029"/>
    <w:rsid w:val="008A3671"/>
    <w:rsid w:val="008A3E55"/>
    <w:rsid w:val="008A4A40"/>
    <w:rsid w:val="008A5F93"/>
    <w:rsid w:val="008A6301"/>
    <w:rsid w:val="008A6B0F"/>
    <w:rsid w:val="008A6D0B"/>
    <w:rsid w:val="008A6DFB"/>
    <w:rsid w:val="008A6E89"/>
    <w:rsid w:val="008A6EA1"/>
    <w:rsid w:val="008B008A"/>
    <w:rsid w:val="008B175A"/>
    <w:rsid w:val="008B1AFA"/>
    <w:rsid w:val="008B1EFD"/>
    <w:rsid w:val="008B1F06"/>
    <w:rsid w:val="008B1FC3"/>
    <w:rsid w:val="008B2696"/>
    <w:rsid w:val="008B2771"/>
    <w:rsid w:val="008B2A1E"/>
    <w:rsid w:val="008B2D71"/>
    <w:rsid w:val="008B2FEC"/>
    <w:rsid w:val="008B345B"/>
    <w:rsid w:val="008B351B"/>
    <w:rsid w:val="008B4CE0"/>
    <w:rsid w:val="008B4F89"/>
    <w:rsid w:val="008B5721"/>
    <w:rsid w:val="008B5773"/>
    <w:rsid w:val="008B5A05"/>
    <w:rsid w:val="008B5C6D"/>
    <w:rsid w:val="008B6A2F"/>
    <w:rsid w:val="008B6F48"/>
    <w:rsid w:val="008B6FD5"/>
    <w:rsid w:val="008B782D"/>
    <w:rsid w:val="008C0B92"/>
    <w:rsid w:val="008C140D"/>
    <w:rsid w:val="008C179C"/>
    <w:rsid w:val="008C1E72"/>
    <w:rsid w:val="008C1F45"/>
    <w:rsid w:val="008C30E9"/>
    <w:rsid w:val="008C31BF"/>
    <w:rsid w:val="008C36E4"/>
    <w:rsid w:val="008C3973"/>
    <w:rsid w:val="008C3A57"/>
    <w:rsid w:val="008C3E63"/>
    <w:rsid w:val="008C4285"/>
    <w:rsid w:val="008C46C3"/>
    <w:rsid w:val="008C483E"/>
    <w:rsid w:val="008C4909"/>
    <w:rsid w:val="008C4EEC"/>
    <w:rsid w:val="008C524E"/>
    <w:rsid w:val="008C53D7"/>
    <w:rsid w:val="008C54BF"/>
    <w:rsid w:val="008C5622"/>
    <w:rsid w:val="008C6348"/>
    <w:rsid w:val="008C63C1"/>
    <w:rsid w:val="008C6969"/>
    <w:rsid w:val="008C6A95"/>
    <w:rsid w:val="008C6C7E"/>
    <w:rsid w:val="008C6FB1"/>
    <w:rsid w:val="008C774C"/>
    <w:rsid w:val="008C77FE"/>
    <w:rsid w:val="008D0317"/>
    <w:rsid w:val="008D06D1"/>
    <w:rsid w:val="008D08E7"/>
    <w:rsid w:val="008D0F0F"/>
    <w:rsid w:val="008D10F9"/>
    <w:rsid w:val="008D12E6"/>
    <w:rsid w:val="008D19FC"/>
    <w:rsid w:val="008D2195"/>
    <w:rsid w:val="008D25F6"/>
    <w:rsid w:val="008D3979"/>
    <w:rsid w:val="008D39E7"/>
    <w:rsid w:val="008D3D72"/>
    <w:rsid w:val="008D4184"/>
    <w:rsid w:val="008D47AD"/>
    <w:rsid w:val="008D4C78"/>
    <w:rsid w:val="008D5081"/>
    <w:rsid w:val="008D5799"/>
    <w:rsid w:val="008D5B49"/>
    <w:rsid w:val="008D5C74"/>
    <w:rsid w:val="008D5DDB"/>
    <w:rsid w:val="008D5F08"/>
    <w:rsid w:val="008D6965"/>
    <w:rsid w:val="008D6CA0"/>
    <w:rsid w:val="008D6F61"/>
    <w:rsid w:val="008D7292"/>
    <w:rsid w:val="008E0212"/>
    <w:rsid w:val="008E03A0"/>
    <w:rsid w:val="008E09EF"/>
    <w:rsid w:val="008E1096"/>
    <w:rsid w:val="008E2004"/>
    <w:rsid w:val="008E2382"/>
    <w:rsid w:val="008E248B"/>
    <w:rsid w:val="008E37AE"/>
    <w:rsid w:val="008E3C54"/>
    <w:rsid w:val="008E4805"/>
    <w:rsid w:val="008E48E0"/>
    <w:rsid w:val="008E716B"/>
    <w:rsid w:val="008E7650"/>
    <w:rsid w:val="008E7B00"/>
    <w:rsid w:val="008E7D32"/>
    <w:rsid w:val="008F017D"/>
    <w:rsid w:val="008F03C1"/>
    <w:rsid w:val="008F0697"/>
    <w:rsid w:val="008F094B"/>
    <w:rsid w:val="008F13EE"/>
    <w:rsid w:val="008F144D"/>
    <w:rsid w:val="008F1727"/>
    <w:rsid w:val="008F1764"/>
    <w:rsid w:val="008F17CA"/>
    <w:rsid w:val="008F1C7D"/>
    <w:rsid w:val="008F2658"/>
    <w:rsid w:val="008F293E"/>
    <w:rsid w:val="008F44FA"/>
    <w:rsid w:val="008F4521"/>
    <w:rsid w:val="008F4585"/>
    <w:rsid w:val="008F53A9"/>
    <w:rsid w:val="008F57AF"/>
    <w:rsid w:val="008F59CF"/>
    <w:rsid w:val="008F690C"/>
    <w:rsid w:val="008F6D81"/>
    <w:rsid w:val="008F6E82"/>
    <w:rsid w:val="008F7117"/>
    <w:rsid w:val="008F78FF"/>
    <w:rsid w:val="008F795C"/>
    <w:rsid w:val="008F797F"/>
    <w:rsid w:val="008F7CC5"/>
    <w:rsid w:val="008F7E6F"/>
    <w:rsid w:val="00901470"/>
    <w:rsid w:val="00901587"/>
    <w:rsid w:val="009018EF"/>
    <w:rsid w:val="00901B1A"/>
    <w:rsid w:val="0090221B"/>
    <w:rsid w:val="00903122"/>
    <w:rsid w:val="00903213"/>
    <w:rsid w:val="0090339F"/>
    <w:rsid w:val="00903751"/>
    <w:rsid w:val="009047ED"/>
    <w:rsid w:val="0090480A"/>
    <w:rsid w:val="009054A1"/>
    <w:rsid w:val="0090557F"/>
    <w:rsid w:val="00905AA4"/>
    <w:rsid w:val="00905B2F"/>
    <w:rsid w:val="00905F5F"/>
    <w:rsid w:val="00906039"/>
    <w:rsid w:val="00906592"/>
    <w:rsid w:val="0090664D"/>
    <w:rsid w:val="00906D1B"/>
    <w:rsid w:val="00907560"/>
    <w:rsid w:val="00907968"/>
    <w:rsid w:val="00910397"/>
    <w:rsid w:val="0091092C"/>
    <w:rsid w:val="00910A15"/>
    <w:rsid w:val="0091113D"/>
    <w:rsid w:val="009116A0"/>
    <w:rsid w:val="009118EE"/>
    <w:rsid w:val="00911D7D"/>
    <w:rsid w:val="00912391"/>
    <w:rsid w:val="00912523"/>
    <w:rsid w:val="009129B3"/>
    <w:rsid w:val="00912B8B"/>
    <w:rsid w:val="009131FB"/>
    <w:rsid w:val="00913884"/>
    <w:rsid w:val="009139B6"/>
    <w:rsid w:val="009139BB"/>
    <w:rsid w:val="00913F80"/>
    <w:rsid w:val="00913FAA"/>
    <w:rsid w:val="0091412D"/>
    <w:rsid w:val="009144BE"/>
    <w:rsid w:val="009144F6"/>
    <w:rsid w:val="00914638"/>
    <w:rsid w:val="00915835"/>
    <w:rsid w:val="009158C3"/>
    <w:rsid w:val="00915E8D"/>
    <w:rsid w:val="00916BB3"/>
    <w:rsid w:val="00916C70"/>
    <w:rsid w:val="00916EEF"/>
    <w:rsid w:val="00916F69"/>
    <w:rsid w:val="0091743D"/>
    <w:rsid w:val="009178AF"/>
    <w:rsid w:val="00917B5C"/>
    <w:rsid w:val="00917DCE"/>
    <w:rsid w:val="00917DEA"/>
    <w:rsid w:val="009200FD"/>
    <w:rsid w:val="00920297"/>
    <w:rsid w:val="009216D0"/>
    <w:rsid w:val="00921931"/>
    <w:rsid w:val="00921C3C"/>
    <w:rsid w:val="00921CBB"/>
    <w:rsid w:val="009227C9"/>
    <w:rsid w:val="0092297E"/>
    <w:rsid w:val="00922A59"/>
    <w:rsid w:val="00922CF6"/>
    <w:rsid w:val="00923099"/>
    <w:rsid w:val="00923A39"/>
    <w:rsid w:val="00923DAE"/>
    <w:rsid w:val="00923F12"/>
    <w:rsid w:val="00924454"/>
    <w:rsid w:val="0092551F"/>
    <w:rsid w:val="00925B5B"/>
    <w:rsid w:val="00925F8C"/>
    <w:rsid w:val="00926645"/>
    <w:rsid w:val="00926E61"/>
    <w:rsid w:val="00930914"/>
    <w:rsid w:val="00931A60"/>
    <w:rsid w:val="00931C5B"/>
    <w:rsid w:val="009320A2"/>
    <w:rsid w:val="009322A4"/>
    <w:rsid w:val="009330FC"/>
    <w:rsid w:val="00933127"/>
    <w:rsid w:val="009342C6"/>
    <w:rsid w:val="00934426"/>
    <w:rsid w:val="00934D91"/>
    <w:rsid w:val="009350AF"/>
    <w:rsid w:val="009350B2"/>
    <w:rsid w:val="00935724"/>
    <w:rsid w:val="00935796"/>
    <w:rsid w:val="0093599F"/>
    <w:rsid w:val="00935A46"/>
    <w:rsid w:val="009360F8"/>
    <w:rsid w:val="00936995"/>
    <w:rsid w:val="00937184"/>
    <w:rsid w:val="00940616"/>
    <w:rsid w:val="009406DD"/>
    <w:rsid w:val="00940A09"/>
    <w:rsid w:val="00940D7D"/>
    <w:rsid w:val="00941E69"/>
    <w:rsid w:val="0094234B"/>
    <w:rsid w:val="0094236A"/>
    <w:rsid w:val="0094250D"/>
    <w:rsid w:val="00942D49"/>
    <w:rsid w:val="00942EF7"/>
    <w:rsid w:val="00942FEB"/>
    <w:rsid w:val="009434B9"/>
    <w:rsid w:val="00943C21"/>
    <w:rsid w:val="00943D58"/>
    <w:rsid w:val="00945060"/>
    <w:rsid w:val="009450A6"/>
    <w:rsid w:val="009451E4"/>
    <w:rsid w:val="009459D6"/>
    <w:rsid w:val="00946437"/>
    <w:rsid w:val="00946E10"/>
    <w:rsid w:val="00950191"/>
    <w:rsid w:val="0095053B"/>
    <w:rsid w:val="00950586"/>
    <w:rsid w:val="009507B0"/>
    <w:rsid w:val="0095126D"/>
    <w:rsid w:val="009516C7"/>
    <w:rsid w:val="00951B46"/>
    <w:rsid w:val="009522D3"/>
    <w:rsid w:val="00952C31"/>
    <w:rsid w:val="00952DED"/>
    <w:rsid w:val="00953508"/>
    <w:rsid w:val="009535B8"/>
    <w:rsid w:val="00954771"/>
    <w:rsid w:val="00954BB4"/>
    <w:rsid w:val="00954D75"/>
    <w:rsid w:val="009557A8"/>
    <w:rsid w:val="00955AC4"/>
    <w:rsid w:val="00956619"/>
    <w:rsid w:val="00956AA4"/>
    <w:rsid w:val="0095739F"/>
    <w:rsid w:val="00957824"/>
    <w:rsid w:val="00960486"/>
    <w:rsid w:val="00960837"/>
    <w:rsid w:val="00960B2E"/>
    <w:rsid w:val="00960EFF"/>
    <w:rsid w:val="00961D1A"/>
    <w:rsid w:val="00962285"/>
    <w:rsid w:val="009622AB"/>
    <w:rsid w:val="00962589"/>
    <w:rsid w:val="00963B62"/>
    <w:rsid w:val="00963C80"/>
    <w:rsid w:val="00964601"/>
    <w:rsid w:val="00964CD2"/>
    <w:rsid w:val="00966EC1"/>
    <w:rsid w:val="0096758B"/>
    <w:rsid w:val="00967A76"/>
    <w:rsid w:val="00970508"/>
    <w:rsid w:val="009706C3"/>
    <w:rsid w:val="00971301"/>
    <w:rsid w:val="00971629"/>
    <w:rsid w:val="0097179D"/>
    <w:rsid w:val="0097267C"/>
    <w:rsid w:val="00972746"/>
    <w:rsid w:val="009727B3"/>
    <w:rsid w:val="009732CA"/>
    <w:rsid w:val="00973860"/>
    <w:rsid w:val="00973926"/>
    <w:rsid w:val="00974620"/>
    <w:rsid w:val="00974A5B"/>
    <w:rsid w:val="00974C9E"/>
    <w:rsid w:val="00974E67"/>
    <w:rsid w:val="00975AC6"/>
    <w:rsid w:val="00975B8E"/>
    <w:rsid w:val="00975DA7"/>
    <w:rsid w:val="00975ED9"/>
    <w:rsid w:val="009771B3"/>
    <w:rsid w:val="009771D0"/>
    <w:rsid w:val="009778B0"/>
    <w:rsid w:val="00977BD9"/>
    <w:rsid w:val="00977E5C"/>
    <w:rsid w:val="00977F0D"/>
    <w:rsid w:val="0098126E"/>
    <w:rsid w:val="00981662"/>
    <w:rsid w:val="00981F36"/>
    <w:rsid w:val="00982253"/>
    <w:rsid w:val="00982565"/>
    <w:rsid w:val="00983373"/>
    <w:rsid w:val="00983498"/>
    <w:rsid w:val="009836E1"/>
    <w:rsid w:val="00983851"/>
    <w:rsid w:val="00984DD6"/>
    <w:rsid w:val="009857D6"/>
    <w:rsid w:val="00985951"/>
    <w:rsid w:val="00986279"/>
    <w:rsid w:val="009866D8"/>
    <w:rsid w:val="00986B2A"/>
    <w:rsid w:val="00986EE2"/>
    <w:rsid w:val="0098721B"/>
    <w:rsid w:val="00987257"/>
    <w:rsid w:val="009875CA"/>
    <w:rsid w:val="00987827"/>
    <w:rsid w:val="00987DB4"/>
    <w:rsid w:val="00990050"/>
    <w:rsid w:val="00990638"/>
    <w:rsid w:val="00990D82"/>
    <w:rsid w:val="00990FAE"/>
    <w:rsid w:val="0099165C"/>
    <w:rsid w:val="00991692"/>
    <w:rsid w:val="00991A51"/>
    <w:rsid w:val="00991E41"/>
    <w:rsid w:val="00992A1B"/>
    <w:rsid w:val="00993D0F"/>
    <w:rsid w:val="009943D3"/>
    <w:rsid w:val="00994A8A"/>
    <w:rsid w:val="009956AA"/>
    <w:rsid w:val="00995F9A"/>
    <w:rsid w:val="0099706E"/>
    <w:rsid w:val="0099712D"/>
    <w:rsid w:val="00997B85"/>
    <w:rsid w:val="00997F14"/>
    <w:rsid w:val="009A00AA"/>
    <w:rsid w:val="009A0751"/>
    <w:rsid w:val="009A0D06"/>
    <w:rsid w:val="009A1E40"/>
    <w:rsid w:val="009A272E"/>
    <w:rsid w:val="009A2D21"/>
    <w:rsid w:val="009A35B4"/>
    <w:rsid w:val="009A4267"/>
    <w:rsid w:val="009A53CA"/>
    <w:rsid w:val="009A54B1"/>
    <w:rsid w:val="009A6A44"/>
    <w:rsid w:val="009A6C48"/>
    <w:rsid w:val="009A6F76"/>
    <w:rsid w:val="009A7D5E"/>
    <w:rsid w:val="009B04BA"/>
    <w:rsid w:val="009B1B3E"/>
    <w:rsid w:val="009B1D9A"/>
    <w:rsid w:val="009B29BC"/>
    <w:rsid w:val="009B38E1"/>
    <w:rsid w:val="009B3A60"/>
    <w:rsid w:val="009B3FD0"/>
    <w:rsid w:val="009B430C"/>
    <w:rsid w:val="009B458F"/>
    <w:rsid w:val="009B5005"/>
    <w:rsid w:val="009B51C1"/>
    <w:rsid w:val="009B5281"/>
    <w:rsid w:val="009B5DCA"/>
    <w:rsid w:val="009B5E8A"/>
    <w:rsid w:val="009B5FA9"/>
    <w:rsid w:val="009B64DF"/>
    <w:rsid w:val="009B71D1"/>
    <w:rsid w:val="009B7A0A"/>
    <w:rsid w:val="009B7ACA"/>
    <w:rsid w:val="009B7FF0"/>
    <w:rsid w:val="009C0B97"/>
    <w:rsid w:val="009C1807"/>
    <w:rsid w:val="009C1836"/>
    <w:rsid w:val="009C231B"/>
    <w:rsid w:val="009C2383"/>
    <w:rsid w:val="009C2469"/>
    <w:rsid w:val="009C2711"/>
    <w:rsid w:val="009C2825"/>
    <w:rsid w:val="009C3102"/>
    <w:rsid w:val="009C3246"/>
    <w:rsid w:val="009C3A64"/>
    <w:rsid w:val="009C4226"/>
    <w:rsid w:val="009C4D7C"/>
    <w:rsid w:val="009C5626"/>
    <w:rsid w:val="009C56FA"/>
    <w:rsid w:val="009C5813"/>
    <w:rsid w:val="009C5A15"/>
    <w:rsid w:val="009C5B19"/>
    <w:rsid w:val="009C5D36"/>
    <w:rsid w:val="009C648F"/>
    <w:rsid w:val="009C743A"/>
    <w:rsid w:val="009C780E"/>
    <w:rsid w:val="009C7CA0"/>
    <w:rsid w:val="009D0027"/>
    <w:rsid w:val="009D06AE"/>
    <w:rsid w:val="009D07C7"/>
    <w:rsid w:val="009D117E"/>
    <w:rsid w:val="009D153C"/>
    <w:rsid w:val="009D164D"/>
    <w:rsid w:val="009D1676"/>
    <w:rsid w:val="009D22DE"/>
    <w:rsid w:val="009D2616"/>
    <w:rsid w:val="009D37B5"/>
    <w:rsid w:val="009D41CB"/>
    <w:rsid w:val="009D43AE"/>
    <w:rsid w:val="009D48D3"/>
    <w:rsid w:val="009D5024"/>
    <w:rsid w:val="009D5CED"/>
    <w:rsid w:val="009D5F15"/>
    <w:rsid w:val="009D64D1"/>
    <w:rsid w:val="009D6DE6"/>
    <w:rsid w:val="009D7656"/>
    <w:rsid w:val="009D7941"/>
    <w:rsid w:val="009D7AE4"/>
    <w:rsid w:val="009D7D6D"/>
    <w:rsid w:val="009E0BF5"/>
    <w:rsid w:val="009E0E6D"/>
    <w:rsid w:val="009E0EA8"/>
    <w:rsid w:val="009E1166"/>
    <w:rsid w:val="009E119D"/>
    <w:rsid w:val="009E1B6A"/>
    <w:rsid w:val="009E1C3C"/>
    <w:rsid w:val="009E211B"/>
    <w:rsid w:val="009E284B"/>
    <w:rsid w:val="009E2939"/>
    <w:rsid w:val="009E31DB"/>
    <w:rsid w:val="009E3340"/>
    <w:rsid w:val="009E34C8"/>
    <w:rsid w:val="009E3506"/>
    <w:rsid w:val="009E35A8"/>
    <w:rsid w:val="009E4BE5"/>
    <w:rsid w:val="009E5088"/>
    <w:rsid w:val="009E521F"/>
    <w:rsid w:val="009E56CA"/>
    <w:rsid w:val="009E5717"/>
    <w:rsid w:val="009E5D05"/>
    <w:rsid w:val="009E5E0B"/>
    <w:rsid w:val="009E6CEE"/>
    <w:rsid w:val="009E7000"/>
    <w:rsid w:val="009E71A8"/>
    <w:rsid w:val="009E7AD5"/>
    <w:rsid w:val="009E7BA1"/>
    <w:rsid w:val="009E7BBC"/>
    <w:rsid w:val="009E7F6A"/>
    <w:rsid w:val="009F07A9"/>
    <w:rsid w:val="009F111E"/>
    <w:rsid w:val="009F1C0D"/>
    <w:rsid w:val="009F2615"/>
    <w:rsid w:val="009F2CFD"/>
    <w:rsid w:val="009F2EB8"/>
    <w:rsid w:val="009F3AF4"/>
    <w:rsid w:val="009F4173"/>
    <w:rsid w:val="009F4463"/>
    <w:rsid w:val="009F45BC"/>
    <w:rsid w:val="009F494D"/>
    <w:rsid w:val="009F4D07"/>
    <w:rsid w:val="009F4E5F"/>
    <w:rsid w:val="009F521B"/>
    <w:rsid w:val="009F5998"/>
    <w:rsid w:val="009F5F79"/>
    <w:rsid w:val="009F6334"/>
    <w:rsid w:val="009F7049"/>
    <w:rsid w:val="009F7B28"/>
    <w:rsid w:val="009F7E19"/>
    <w:rsid w:val="00A00027"/>
    <w:rsid w:val="00A000AC"/>
    <w:rsid w:val="00A00694"/>
    <w:rsid w:val="00A00E5A"/>
    <w:rsid w:val="00A0129B"/>
    <w:rsid w:val="00A0196D"/>
    <w:rsid w:val="00A01C7F"/>
    <w:rsid w:val="00A020BB"/>
    <w:rsid w:val="00A0258C"/>
    <w:rsid w:val="00A02B5A"/>
    <w:rsid w:val="00A02C4B"/>
    <w:rsid w:val="00A03804"/>
    <w:rsid w:val="00A04233"/>
    <w:rsid w:val="00A04612"/>
    <w:rsid w:val="00A04759"/>
    <w:rsid w:val="00A04E94"/>
    <w:rsid w:val="00A04F92"/>
    <w:rsid w:val="00A05266"/>
    <w:rsid w:val="00A05CD5"/>
    <w:rsid w:val="00A06F16"/>
    <w:rsid w:val="00A07186"/>
    <w:rsid w:val="00A0730D"/>
    <w:rsid w:val="00A07792"/>
    <w:rsid w:val="00A1024A"/>
    <w:rsid w:val="00A10A13"/>
    <w:rsid w:val="00A10B9B"/>
    <w:rsid w:val="00A10C14"/>
    <w:rsid w:val="00A112B6"/>
    <w:rsid w:val="00A11EB3"/>
    <w:rsid w:val="00A12027"/>
    <w:rsid w:val="00A12913"/>
    <w:rsid w:val="00A12FD8"/>
    <w:rsid w:val="00A135E3"/>
    <w:rsid w:val="00A13721"/>
    <w:rsid w:val="00A1386D"/>
    <w:rsid w:val="00A1395D"/>
    <w:rsid w:val="00A154C9"/>
    <w:rsid w:val="00A154CA"/>
    <w:rsid w:val="00A16853"/>
    <w:rsid w:val="00A16AC1"/>
    <w:rsid w:val="00A16C81"/>
    <w:rsid w:val="00A17508"/>
    <w:rsid w:val="00A17BB9"/>
    <w:rsid w:val="00A17C89"/>
    <w:rsid w:val="00A2051A"/>
    <w:rsid w:val="00A21752"/>
    <w:rsid w:val="00A21ABE"/>
    <w:rsid w:val="00A22337"/>
    <w:rsid w:val="00A22C49"/>
    <w:rsid w:val="00A22D8F"/>
    <w:rsid w:val="00A2457E"/>
    <w:rsid w:val="00A24DCE"/>
    <w:rsid w:val="00A25023"/>
    <w:rsid w:val="00A25C5C"/>
    <w:rsid w:val="00A26501"/>
    <w:rsid w:val="00A26769"/>
    <w:rsid w:val="00A2698F"/>
    <w:rsid w:val="00A27078"/>
    <w:rsid w:val="00A276A7"/>
    <w:rsid w:val="00A27C12"/>
    <w:rsid w:val="00A27F58"/>
    <w:rsid w:val="00A305F6"/>
    <w:rsid w:val="00A30ADC"/>
    <w:rsid w:val="00A30B38"/>
    <w:rsid w:val="00A30BE6"/>
    <w:rsid w:val="00A310BA"/>
    <w:rsid w:val="00A3147F"/>
    <w:rsid w:val="00A31665"/>
    <w:rsid w:val="00A31DA6"/>
    <w:rsid w:val="00A3257C"/>
    <w:rsid w:val="00A32676"/>
    <w:rsid w:val="00A3285E"/>
    <w:rsid w:val="00A32FA7"/>
    <w:rsid w:val="00A330C5"/>
    <w:rsid w:val="00A3371A"/>
    <w:rsid w:val="00A33A8C"/>
    <w:rsid w:val="00A33F8C"/>
    <w:rsid w:val="00A34695"/>
    <w:rsid w:val="00A34869"/>
    <w:rsid w:val="00A349B0"/>
    <w:rsid w:val="00A34A12"/>
    <w:rsid w:val="00A35625"/>
    <w:rsid w:val="00A35A96"/>
    <w:rsid w:val="00A37077"/>
    <w:rsid w:val="00A37461"/>
    <w:rsid w:val="00A374FA"/>
    <w:rsid w:val="00A376A4"/>
    <w:rsid w:val="00A37EE8"/>
    <w:rsid w:val="00A4018C"/>
    <w:rsid w:val="00A41089"/>
    <w:rsid w:val="00A41D53"/>
    <w:rsid w:val="00A43A76"/>
    <w:rsid w:val="00A43EAC"/>
    <w:rsid w:val="00A442BC"/>
    <w:rsid w:val="00A4459C"/>
    <w:rsid w:val="00A445E8"/>
    <w:rsid w:val="00A44631"/>
    <w:rsid w:val="00A45F1C"/>
    <w:rsid w:val="00A46135"/>
    <w:rsid w:val="00A46347"/>
    <w:rsid w:val="00A4640F"/>
    <w:rsid w:val="00A4660D"/>
    <w:rsid w:val="00A46808"/>
    <w:rsid w:val="00A469F2"/>
    <w:rsid w:val="00A46EC4"/>
    <w:rsid w:val="00A47287"/>
    <w:rsid w:val="00A47ED2"/>
    <w:rsid w:val="00A47FE1"/>
    <w:rsid w:val="00A50053"/>
    <w:rsid w:val="00A5053E"/>
    <w:rsid w:val="00A509D2"/>
    <w:rsid w:val="00A50CBE"/>
    <w:rsid w:val="00A50FCE"/>
    <w:rsid w:val="00A512FB"/>
    <w:rsid w:val="00A517EF"/>
    <w:rsid w:val="00A526CB"/>
    <w:rsid w:val="00A52C7E"/>
    <w:rsid w:val="00A52C9C"/>
    <w:rsid w:val="00A53B4B"/>
    <w:rsid w:val="00A53F16"/>
    <w:rsid w:val="00A54507"/>
    <w:rsid w:val="00A54FE6"/>
    <w:rsid w:val="00A55434"/>
    <w:rsid w:val="00A55B50"/>
    <w:rsid w:val="00A55CC2"/>
    <w:rsid w:val="00A5629B"/>
    <w:rsid w:val="00A566D4"/>
    <w:rsid w:val="00A5676C"/>
    <w:rsid w:val="00A57671"/>
    <w:rsid w:val="00A57963"/>
    <w:rsid w:val="00A608C9"/>
    <w:rsid w:val="00A61205"/>
    <w:rsid w:val="00A61517"/>
    <w:rsid w:val="00A619F9"/>
    <w:rsid w:val="00A61B38"/>
    <w:rsid w:val="00A61E41"/>
    <w:rsid w:val="00A61ED3"/>
    <w:rsid w:val="00A623E2"/>
    <w:rsid w:val="00A6327F"/>
    <w:rsid w:val="00A63721"/>
    <w:rsid w:val="00A64F2B"/>
    <w:rsid w:val="00A6534F"/>
    <w:rsid w:val="00A659FC"/>
    <w:rsid w:val="00A65F9E"/>
    <w:rsid w:val="00A667D4"/>
    <w:rsid w:val="00A66A2B"/>
    <w:rsid w:val="00A66CAF"/>
    <w:rsid w:val="00A67DDA"/>
    <w:rsid w:val="00A704B3"/>
    <w:rsid w:val="00A7101B"/>
    <w:rsid w:val="00A712CA"/>
    <w:rsid w:val="00A71964"/>
    <w:rsid w:val="00A71ECD"/>
    <w:rsid w:val="00A71F88"/>
    <w:rsid w:val="00A725AB"/>
    <w:rsid w:val="00A72754"/>
    <w:rsid w:val="00A739E7"/>
    <w:rsid w:val="00A74A92"/>
    <w:rsid w:val="00A75740"/>
    <w:rsid w:val="00A759F6"/>
    <w:rsid w:val="00A75A8A"/>
    <w:rsid w:val="00A76041"/>
    <w:rsid w:val="00A76241"/>
    <w:rsid w:val="00A7646C"/>
    <w:rsid w:val="00A765E7"/>
    <w:rsid w:val="00A76653"/>
    <w:rsid w:val="00A770A8"/>
    <w:rsid w:val="00A77EE3"/>
    <w:rsid w:val="00A80113"/>
    <w:rsid w:val="00A802FD"/>
    <w:rsid w:val="00A80452"/>
    <w:rsid w:val="00A81FD2"/>
    <w:rsid w:val="00A8275E"/>
    <w:rsid w:val="00A83393"/>
    <w:rsid w:val="00A838A7"/>
    <w:rsid w:val="00A83A87"/>
    <w:rsid w:val="00A83EC3"/>
    <w:rsid w:val="00A84257"/>
    <w:rsid w:val="00A84E53"/>
    <w:rsid w:val="00A853BD"/>
    <w:rsid w:val="00A85E4C"/>
    <w:rsid w:val="00A85FA3"/>
    <w:rsid w:val="00A860BB"/>
    <w:rsid w:val="00A86A22"/>
    <w:rsid w:val="00A9032A"/>
    <w:rsid w:val="00A90556"/>
    <w:rsid w:val="00A90B27"/>
    <w:rsid w:val="00A90B9E"/>
    <w:rsid w:val="00A90BDA"/>
    <w:rsid w:val="00A90E15"/>
    <w:rsid w:val="00A91553"/>
    <w:rsid w:val="00A91756"/>
    <w:rsid w:val="00A91788"/>
    <w:rsid w:val="00A92333"/>
    <w:rsid w:val="00A92493"/>
    <w:rsid w:val="00A9250B"/>
    <w:rsid w:val="00A92C03"/>
    <w:rsid w:val="00A92CAE"/>
    <w:rsid w:val="00A92FBF"/>
    <w:rsid w:val="00A9310F"/>
    <w:rsid w:val="00A93546"/>
    <w:rsid w:val="00A935CF"/>
    <w:rsid w:val="00A936AA"/>
    <w:rsid w:val="00A93A1A"/>
    <w:rsid w:val="00A93EBE"/>
    <w:rsid w:val="00A945B4"/>
    <w:rsid w:val="00A94BC9"/>
    <w:rsid w:val="00A94C6B"/>
    <w:rsid w:val="00A94E58"/>
    <w:rsid w:val="00A962BB"/>
    <w:rsid w:val="00A9664D"/>
    <w:rsid w:val="00A96BCF"/>
    <w:rsid w:val="00A970FF"/>
    <w:rsid w:val="00A974C1"/>
    <w:rsid w:val="00A9750D"/>
    <w:rsid w:val="00A97CBD"/>
    <w:rsid w:val="00AA03D4"/>
    <w:rsid w:val="00AA07E5"/>
    <w:rsid w:val="00AA09B7"/>
    <w:rsid w:val="00AA12E6"/>
    <w:rsid w:val="00AA16CD"/>
    <w:rsid w:val="00AA341C"/>
    <w:rsid w:val="00AA39D8"/>
    <w:rsid w:val="00AA3AFC"/>
    <w:rsid w:val="00AA3D6E"/>
    <w:rsid w:val="00AA3F3F"/>
    <w:rsid w:val="00AA4AC0"/>
    <w:rsid w:val="00AA6008"/>
    <w:rsid w:val="00AA6235"/>
    <w:rsid w:val="00AA6266"/>
    <w:rsid w:val="00AA6DD0"/>
    <w:rsid w:val="00AA73EC"/>
    <w:rsid w:val="00AA7F71"/>
    <w:rsid w:val="00AB0965"/>
    <w:rsid w:val="00AB17BA"/>
    <w:rsid w:val="00AB18D7"/>
    <w:rsid w:val="00AB1E07"/>
    <w:rsid w:val="00AB25B8"/>
    <w:rsid w:val="00AB269C"/>
    <w:rsid w:val="00AB3585"/>
    <w:rsid w:val="00AB3DFF"/>
    <w:rsid w:val="00AB40BA"/>
    <w:rsid w:val="00AB42F9"/>
    <w:rsid w:val="00AB4A53"/>
    <w:rsid w:val="00AB529F"/>
    <w:rsid w:val="00AB6123"/>
    <w:rsid w:val="00AB67DE"/>
    <w:rsid w:val="00AB70FB"/>
    <w:rsid w:val="00AB72A2"/>
    <w:rsid w:val="00AC0355"/>
    <w:rsid w:val="00AC0D01"/>
    <w:rsid w:val="00AC0D36"/>
    <w:rsid w:val="00AC2002"/>
    <w:rsid w:val="00AC2162"/>
    <w:rsid w:val="00AC220A"/>
    <w:rsid w:val="00AC26FF"/>
    <w:rsid w:val="00AC3880"/>
    <w:rsid w:val="00AC426B"/>
    <w:rsid w:val="00AC47F0"/>
    <w:rsid w:val="00AC4CB6"/>
    <w:rsid w:val="00AC4E97"/>
    <w:rsid w:val="00AC54A5"/>
    <w:rsid w:val="00AC5A66"/>
    <w:rsid w:val="00AC62D8"/>
    <w:rsid w:val="00AC688A"/>
    <w:rsid w:val="00AC69EA"/>
    <w:rsid w:val="00AC6D26"/>
    <w:rsid w:val="00AC6DE5"/>
    <w:rsid w:val="00AC6FE7"/>
    <w:rsid w:val="00AC7DEE"/>
    <w:rsid w:val="00AD1BD6"/>
    <w:rsid w:val="00AD22EB"/>
    <w:rsid w:val="00AD2CEB"/>
    <w:rsid w:val="00AD3E49"/>
    <w:rsid w:val="00AD41C1"/>
    <w:rsid w:val="00AD492C"/>
    <w:rsid w:val="00AD54C5"/>
    <w:rsid w:val="00AD5A8E"/>
    <w:rsid w:val="00AD6491"/>
    <w:rsid w:val="00AD7888"/>
    <w:rsid w:val="00AD791F"/>
    <w:rsid w:val="00AE0556"/>
    <w:rsid w:val="00AE070D"/>
    <w:rsid w:val="00AE08BC"/>
    <w:rsid w:val="00AE095D"/>
    <w:rsid w:val="00AE0AF2"/>
    <w:rsid w:val="00AE0E29"/>
    <w:rsid w:val="00AE0F21"/>
    <w:rsid w:val="00AE1280"/>
    <w:rsid w:val="00AE253D"/>
    <w:rsid w:val="00AE25FF"/>
    <w:rsid w:val="00AE29BC"/>
    <w:rsid w:val="00AE31A7"/>
    <w:rsid w:val="00AE3AAB"/>
    <w:rsid w:val="00AE5A6F"/>
    <w:rsid w:val="00AE5FF4"/>
    <w:rsid w:val="00AE6017"/>
    <w:rsid w:val="00AE6F33"/>
    <w:rsid w:val="00AE71D7"/>
    <w:rsid w:val="00AE74F3"/>
    <w:rsid w:val="00AE7DB0"/>
    <w:rsid w:val="00AF0C27"/>
    <w:rsid w:val="00AF0EFE"/>
    <w:rsid w:val="00AF124D"/>
    <w:rsid w:val="00AF152C"/>
    <w:rsid w:val="00AF2440"/>
    <w:rsid w:val="00AF2475"/>
    <w:rsid w:val="00AF35E8"/>
    <w:rsid w:val="00AF38C3"/>
    <w:rsid w:val="00AF4424"/>
    <w:rsid w:val="00AF4F08"/>
    <w:rsid w:val="00AF567A"/>
    <w:rsid w:val="00AF5A19"/>
    <w:rsid w:val="00AF5D79"/>
    <w:rsid w:val="00AF5DF7"/>
    <w:rsid w:val="00AF758C"/>
    <w:rsid w:val="00B00222"/>
    <w:rsid w:val="00B012CA"/>
    <w:rsid w:val="00B01A38"/>
    <w:rsid w:val="00B01F1D"/>
    <w:rsid w:val="00B0243F"/>
    <w:rsid w:val="00B02DE3"/>
    <w:rsid w:val="00B02FD2"/>
    <w:rsid w:val="00B036F6"/>
    <w:rsid w:val="00B03975"/>
    <w:rsid w:val="00B03F80"/>
    <w:rsid w:val="00B0406D"/>
    <w:rsid w:val="00B0487F"/>
    <w:rsid w:val="00B05202"/>
    <w:rsid w:val="00B0625D"/>
    <w:rsid w:val="00B06594"/>
    <w:rsid w:val="00B07889"/>
    <w:rsid w:val="00B07F9A"/>
    <w:rsid w:val="00B11541"/>
    <w:rsid w:val="00B11845"/>
    <w:rsid w:val="00B11853"/>
    <w:rsid w:val="00B11DBA"/>
    <w:rsid w:val="00B11DBC"/>
    <w:rsid w:val="00B120AA"/>
    <w:rsid w:val="00B1245C"/>
    <w:rsid w:val="00B126F4"/>
    <w:rsid w:val="00B12BDE"/>
    <w:rsid w:val="00B12C39"/>
    <w:rsid w:val="00B132F2"/>
    <w:rsid w:val="00B132F5"/>
    <w:rsid w:val="00B1426B"/>
    <w:rsid w:val="00B142D1"/>
    <w:rsid w:val="00B14804"/>
    <w:rsid w:val="00B14AD1"/>
    <w:rsid w:val="00B152D5"/>
    <w:rsid w:val="00B15C75"/>
    <w:rsid w:val="00B15FA8"/>
    <w:rsid w:val="00B160B0"/>
    <w:rsid w:val="00B16578"/>
    <w:rsid w:val="00B172B8"/>
    <w:rsid w:val="00B2023E"/>
    <w:rsid w:val="00B205C6"/>
    <w:rsid w:val="00B20CEB"/>
    <w:rsid w:val="00B20EA1"/>
    <w:rsid w:val="00B215A9"/>
    <w:rsid w:val="00B21AE0"/>
    <w:rsid w:val="00B21B0A"/>
    <w:rsid w:val="00B21DE7"/>
    <w:rsid w:val="00B227F4"/>
    <w:rsid w:val="00B25081"/>
    <w:rsid w:val="00B2550D"/>
    <w:rsid w:val="00B25607"/>
    <w:rsid w:val="00B25874"/>
    <w:rsid w:val="00B25EF0"/>
    <w:rsid w:val="00B27290"/>
    <w:rsid w:val="00B27B16"/>
    <w:rsid w:val="00B30CA3"/>
    <w:rsid w:val="00B30F0E"/>
    <w:rsid w:val="00B318FE"/>
    <w:rsid w:val="00B33076"/>
    <w:rsid w:val="00B334BA"/>
    <w:rsid w:val="00B3410B"/>
    <w:rsid w:val="00B34150"/>
    <w:rsid w:val="00B3554E"/>
    <w:rsid w:val="00B36376"/>
    <w:rsid w:val="00B36CDC"/>
    <w:rsid w:val="00B3717E"/>
    <w:rsid w:val="00B371AB"/>
    <w:rsid w:val="00B372C5"/>
    <w:rsid w:val="00B37C9B"/>
    <w:rsid w:val="00B37E66"/>
    <w:rsid w:val="00B400D6"/>
    <w:rsid w:val="00B4017C"/>
    <w:rsid w:val="00B407C8"/>
    <w:rsid w:val="00B41227"/>
    <w:rsid w:val="00B412A3"/>
    <w:rsid w:val="00B4174B"/>
    <w:rsid w:val="00B41BA4"/>
    <w:rsid w:val="00B41E76"/>
    <w:rsid w:val="00B4224A"/>
    <w:rsid w:val="00B4268B"/>
    <w:rsid w:val="00B426F9"/>
    <w:rsid w:val="00B4288C"/>
    <w:rsid w:val="00B42EFD"/>
    <w:rsid w:val="00B437A9"/>
    <w:rsid w:val="00B438DC"/>
    <w:rsid w:val="00B441A4"/>
    <w:rsid w:val="00B44CCF"/>
    <w:rsid w:val="00B44DDF"/>
    <w:rsid w:val="00B4516A"/>
    <w:rsid w:val="00B452BB"/>
    <w:rsid w:val="00B453F4"/>
    <w:rsid w:val="00B45B1E"/>
    <w:rsid w:val="00B45D2F"/>
    <w:rsid w:val="00B45E68"/>
    <w:rsid w:val="00B46242"/>
    <w:rsid w:val="00B467BF"/>
    <w:rsid w:val="00B467F3"/>
    <w:rsid w:val="00B46AA8"/>
    <w:rsid w:val="00B47616"/>
    <w:rsid w:val="00B501C8"/>
    <w:rsid w:val="00B507DC"/>
    <w:rsid w:val="00B50B2B"/>
    <w:rsid w:val="00B50EA1"/>
    <w:rsid w:val="00B5120E"/>
    <w:rsid w:val="00B51FDE"/>
    <w:rsid w:val="00B52363"/>
    <w:rsid w:val="00B525C0"/>
    <w:rsid w:val="00B529ED"/>
    <w:rsid w:val="00B534F1"/>
    <w:rsid w:val="00B53599"/>
    <w:rsid w:val="00B5402F"/>
    <w:rsid w:val="00B54585"/>
    <w:rsid w:val="00B54637"/>
    <w:rsid w:val="00B54A9C"/>
    <w:rsid w:val="00B54AFE"/>
    <w:rsid w:val="00B54F47"/>
    <w:rsid w:val="00B55450"/>
    <w:rsid w:val="00B56402"/>
    <w:rsid w:val="00B567CB"/>
    <w:rsid w:val="00B56825"/>
    <w:rsid w:val="00B569AB"/>
    <w:rsid w:val="00B56B04"/>
    <w:rsid w:val="00B56F35"/>
    <w:rsid w:val="00B578CD"/>
    <w:rsid w:val="00B5792A"/>
    <w:rsid w:val="00B57976"/>
    <w:rsid w:val="00B6199F"/>
    <w:rsid w:val="00B61A55"/>
    <w:rsid w:val="00B622C7"/>
    <w:rsid w:val="00B62546"/>
    <w:rsid w:val="00B62B9A"/>
    <w:rsid w:val="00B62FAF"/>
    <w:rsid w:val="00B634BE"/>
    <w:rsid w:val="00B639B4"/>
    <w:rsid w:val="00B6511B"/>
    <w:rsid w:val="00B65B59"/>
    <w:rsid w:val="00B65BAA"/>
    <w:rsid w:val="00B65F08"/>
    <w:rsid w:val="00B6607B"/>
    <w:rsid w:val="00B66A4A"/>
    <w:rsid w:val="00B67E0C"/>
    <w:rsid w:val="00B7029B"/>
    <w:rsid w:val="00B702E0"/>
    <w:rsid w:val="00B713D7"/>
    <w:rsid w:val="00B714A5"/>
    <w:rsid w:val="00B7185C"/>
    <w:rsid w:val="00B71CBC"/>
    <w:rsid w:val="00B721C2"/>
    <w:rsid w:val="00B7373D"/>
    <w:rsid w:val="00B73C55"/>
    <w:rsid w:val="00B74D16"/>
    <w:rsid w:val="00B75296"/>
    <w:rsid w:val="00B758D5"/>
    <w:rsid w:val="00B75990"/>
    <w:rsid w:val="00B75E50"/>
    <w:rsid w:val="00B761DD"/>
    <w:rsid w:val="00B765F8"/>
    <w:rsid w:val="00B76607"/>
    <w:rsid w:val="00B768BB"/>
    <w:rsid w:val="00B7725A"/>
    <w:rsid w:val="00B774FA"/>
    <w:rsid w:val="00B77A64"/>
    <w:rsid w:val="00B805ED"/>
    <w:rsid w:val="00B808E1"/>
    <w:rsid w:val="00B813D0"/>
    <w:rsid w:val="00B8180A"/>
    <w:rsid w:val="00B81B08"/>
    <w:rsid w:val="00B82B66"/>
    <w:rsid w:val="00B82CDB"/>
    <w:rsid w:val="00B832FC"/>
    <w:rsid w:val="00B83ED3"/>
    <w:rsid w:val="00B83F13"/>
    <w:rsid w:val="00B8436A"/>
    <w:rsid w:val="00B843F3"/>
    <w:rsid w:val="00B846F1"/>
    <w:rsid w:val="00B85447"/>
    <w:rsid w:val="00B8595D"/>
    <w:rsid w:val="00B85B98"/>
    <w:rsid w:val="00B860D8"/>
    <w:rsid w:val="00B86C3E"/>
    <w:rsid w:val="00B879DF"/>
    <w:rsid w:val="00B90242"/>
    <w:rsid w:val="00B903B9"/>
    <w:rsid w:val="00B90568"/>
    <w:rsid w:val="00B90B68"/>
    <w:rsid w:val="00B90C80"/>
    <w:rsid w:val="00B90FBF"/>
    <w:rsid w:val="00B916D1"/>
    <w:rsid w:val="00B91A99"/>
    <w:rsid w:val="00B91E56"/>
    <w:rsid w:val="00B91EDB"/>
    <w:rsid w:val="00B9271E"/>
    <w:rsid w:val="00B929E4"/>
    <w:rsid w:val="00B93456"/>
    <w:rsid w:val="00B937B0"/>
    <w:rsid w:val="00B93AED"/>
    <w:rsid w:val="00B93BF3"/>
    <w:rsid w:val="00B93D5E"/>
    <w:rsid w:val="00B9454E"/>
    <w:rsid w:val="00B95017"/>
    <w:rsid w:val="00B95D82"/>
    <w:rsid w:val="00B95F63"/>
    <w:rsid w:val="00B96515"/>
    <w:rsid w:val="00B965C5"/>
    <w:rsid w:val="00B97146"/>
    <w:rsid w:val="00B97517"/>
    <w:rsid w:val="00B97B74"/>
    <w:rsid w:val="00BA01AC"/>
    <w:rsid w:val="00BA0235"/>
    <w:rsid w:val="00BA0C9A"/>
    <w:rsid w:val="00BA0D36"/>
    <w:rsid w:val="00BA1028"/>
    <w:rsid w:val="00BA10CC"/>
    <w:rsid w:val="00BA163E"/>
    <w:rsid w:val="00BA29AE"/>
    <w:rsid w:val="00BA2D3B"/>
    <w:rsid w:val="00BA339C"/>
    <w:rsid w:val="00BA33B9"/>
    <w:rsid w:val="00BA3998"/>
    <w:rsid w:val="00BA563C"/>
    <w:rsid w:val="00BA6226"/>
    <w:rsid w:val="00BA652E"/>
    <w:rsid w:val="00BA67E5"/>
    <w:rsid w:val="00BA6A32"/>
    <w:rsid w:val="00BA7055"/>
    <w:rsid w:val="00BA7433"/>
    <w:rsid w:val="00BA782E"/>
    <w:rsid w:val="00BB1437"/>
    <w:rsid w:val="00BB172C"/>
    <w:rsid w:val="00BB224D"/>
    <w:rsid w:val="00BB3442"/>
    <w:rsid w:val="00BB352D"/>
    <w:rsid w:val="00BB3D04"/>
    <w:rsid w:val="00BB4383"/>
    <w:rsid w:val="00BB5581"/>
    <w:rsid w:val="00BB59E1"/>
    <w:rsid w:val="00BB5D99"/>
    <w:rsid w:val="00BB6B63"/>
    <w:rsid w:val="00BB744F"/>
    <w:rsid w:val="00BB7829"/>
    <w:rsid w:val="00BC0542"/>
    <w:rsid w:val="00BC05B8"/>
    <w:rsid w:val="00BC0ED1"/>
    <w:rsid w:val="00BC0F2E"/>
    <w:rsid w:val="00BC12E1"/>
    <w:rsid w:val="00BC1440"/>
    <w:rsid w:val="00BC1BC4"/>
    <w:rsid w:val="00BC1EB4"/>
    <w:rsid w:val="00BC2DF4"/>
    <w:rsid w:val="00BC2F5D"/>
    <w:rsid w:val="00BC3C2F"/>
    <w:rsid w:val="00BC44FF"/>
    <w:rsid w:val="00BC4705"/>
    <w:rsid w:val="00BC4AC8"/>
    <w:rsid w:val="00BC4D65"/>
    <w:rsid w:val="00BC501F"/>
    <w:rsid w:val="00BC56CD"/>
    <w:rsid w:val="00BC5915"/>
    <w:rsid w:val="00BC6104"/>
    <w:rsid w:val="00BC722F"/>
    <w:rsid w:val="00BC728F"/>
    <w:rsid w:val="00BC73CB"/>
    <w:rsid w:val="00BC79BA"/>
    <w:rsid w:val="00BC7F8D"/>
    <w:rsid w:val="00BD0381"/>
    <w:rsid w:val="00BD04F9"/>
    <w:rsid w:val="00BD16BC"/>
    <w:rsid w:val="00BD264C"/>
    <w:rsid w:val="00BD2FEF"/>
    <w:rsid w:val="00BD3200"/>
    <w:rsid w:val="00BD35E0"/>
    <w:rsid w:val="00BD3726"/>
    <w:rsid w:val="00BD39C5"/>
    <w:rsid w:val="00BD3C1E"/>
    <w:rsid w:val="00BD3D67"/>
    <w:rsid w:val="00BD4340"/>
    <w:rsid w:val="00BD4B90"/>
    <w:rsid w:val="00BD5023"/>
    <w:rsid w:val="00BD5603"/>
    <w:rsid w:val="00BD5D7D"/>
    <w:rsid w:val="00BD6681"/>
    <w:rsid w:val="00BD6B45"/>
    <w:rsid w:val="00BD6F7C"/>
    <w:rsid w:val="00BD6FB9"/>
    <w:rsid w:val="00BD70B8"/>
    <w:rsid w:val="00BD7840"/>
    <w:rsid w:val="00BD78B5"/>
    <w:rsid w:val="00BE009F"/>
    <w:rsid w:val="00BE0F65"/>
    <w:rsid w:val="00BE0F98"/>
    <w:rsid w:val="00BE1519"/>
    <w:rsid w:val="00BE1B27"/>
    <w:rsid w:val="00BE1C04"/>
    <w:rsid w:val="00BE1EF4"/>
    <w:rsid w:val="00BE1FA4"/>
    <w:rsid w:val="00BE2474"/>
    <w:rsid w:val="00BE2A07"/>
    <w:rsid w:val="00BE2BD9"/>
    <w:rsid w:val="00BE5196"/>
    <w:rsid w:val="00BE5D6B"/>
    <w:rsid w:val="00BE639F"/>
    <w:rsid w:val="00BE652A"/>
    <w:rsid w:val="00BE6AB7"/>
    <w:rsid w:val="00BE6D26"/>
    <w:rsid w:val="00BE70A1"/>
    <w:rsid w:val="00BE7110"/>
    <w:rsid w:val="00BE731D"/>
    <w:rsid w:val="00BE7F65"/>
    <w:rsid w:val="00BF0187"/>
    <w:rsid w:val="00BF0A0D"/>
    <w:rsid w:val="00BF0B10"/>
    <w:rsid w:val="00BF0DD4"/>
    <w:rsid w:val="00BF1129"/>
    <w:rsid w:val="00BF11B6"/>
    <w:rsid w:val="00BF24BB"/>
    <w:rsid w:val="00BF2518"/>
    <w:rsid w:val="00BF2576"/>
    <w:rsid w:val="00BF2CEF"/>
    <w:rsid w:val="00BF2F8C"/>
    <w:rsid w:val="00BF3804"/>
    <w:rsid w:val="00BF4640"/>
    <w:rsid w:val="00BF5641"/>
    <w:rsid w:val="00BF5E7D"/>
    <w:rsid w:val="00BF6311"/>
    <w:rsid w:val="00BF6504"/>
    <w:rsid w:val="00BF761F"/>
    <w:rsid w:val="00BF7898"/>
    <w:rsid w:val="00BF7D40"/>
    <w:rsid w:val="00C003BD"/>
    <w:rsid w:val="00C00478"/>
    <w:rsid w:val="00C00F4F"/>
    <w:rsid w:val="00C0122E"/>
    <w:rsid w:val="00C012E2"/>
    <w:rsid w:val="00C01322"/>
    <w:rsid w:val="00C0264D"/>
    <w:rsid w:val="00C02FD9"/>
    <w:rsid w:val="00C04041"/>
    <w:rsid w:val="00C04581"/>
    <w:rsid w:val="00C0510B"/>
    <w:rsid w:val="00C053FB"/>
    <w:rsid w:val="00C05A1E"/>
    <w:rsid w:val="00C05EFD"/>
    <w:rsid w:val="00C06C6B"/>
    <w:rsid w:val="00C06D25"/>
    <w:rsid w:val="00C06DAA"/>
    <w:rsid w:val="00C078E9"/>
    <w:rsid w:val="00C10125"/>
    <w:rsid w:val="00C10C8B"/>
    <w:rsid w:val="00C111F9"/>
    <w:rsid w:val="00C112AB"/>
    <w:rsid w:val="00C11451"/>
    <w:rsid w:val="00C11AB8"/>
    <w:rsid w:val="00C120B9"/>
    <w:rsid w:val="00C1283D"/>
    <w:rsid w:val="00C12E0E"/>
    <w:rsid w:val="00C12F56"/>
    <w:rsid w:val="00C13295"/>
    <w:rsid w:val="00C148AB"/>
    <w:rsid w:val="00C1501D"/>
    <w:rsid w:val="00C154C7"/>
    <w:rsid w:val="00C15604"/>
    <w:rsid w:val="00C156C1"/>
    <w:rsid w:val="00C15AB5"/>
    <w:rsid w:val="00C15E56"/>
    <w:rsid w:val="00C161F7"/>
    <w:rsid w:val="00C17973"/>
    <w:rsid w:val="00C17AB3"/>
    <w:rsid w:val="00C20063"/>
    <w:rsid w:val="00C20257"/>
    <w:rsid w:val="00C2111A"/>
    <w:rsid w:val="00C21C8A"/>
    <w:rsid w:val="00C220D7"/>
    <w:rsid w:val="00C22257"/>
    <w:rsid w:val="00C22B9A"/>
    <w:rsid w:val="00C23104"/>
    <w:rsid w:val="00C242F7"/>
    <w:rsid w:val="00C2433F"/>
    <w:rsid w:val="00C24985"/>
    <w:rsid w:val="00C24A38"/>
    <w:rsid w:val="00C24C0A"/>
    <w:rsid w:val="00C24E81"/>
    <w:rsid w:val="00C25057"/>
    <w:rsid w:val="00C25243"/>
    <w:rsid w:val="00C25402"/>
    <w:rsid w:val="00C2605C"/>
    <w:rsid w:val="00C26332"/>
    <w:rsid w:val="00C26341"/>
    <w:rsid w:val="00C300F2"/>
    <w:rsid w:val="00C3039A"/>
    <w:rsid w:val="00C30600"/>
    <w:rsid w:val="00C30C5C"/>
    <w:rsid w:val="00C30D30"/>
    <w:rsid w:val="00C31A3F"/>
    <w:rsid w:val="00C324FD"/>
    <w:rsid w:val="00C32746"/>
    <w:rsid w:val="00C334B2"/>
    <w:rsid w:val="00C3497F"/>
    <w:rsid w:val="00C349A5"/>
    <w:rsid w:val="00C34DE7"/>
    <w:rsid w:val="00C34F0F"/>
    <w:rsid w:val="00C3514A"/>
    <w:rsid w:val="00C352C7"/>
    <w:rsid w:val="00C365B6"/>
    <w:rsid w:val="00C365D8"/>
    <w:rsid w:val="00C366F5"/>
    <w:rsid w:val="00C36F96"/>
    <w:rsid w:val="00C37815"/>
    <w:rsid w:val="00C37E20"/>
    <w:rsid w:val="00C37EEF"/>
    <w:rsid w:val="00C40DC7"/>
    <w:rsid w:val="00C40ECD"/>
    <w:rsid w:val="00C4183D"/>
    <w:rsid w:val="00C4185C"/>
    <w:rsid w:val="00C41E58"/>
    <w:rsid w:val="00C4295F"/>
    <w:rsid w:val="00C42D21"/>
    <w:rsid w:val="00C42FE6"/>
    <w:rsid w:val="00C438BF"/>
    <w:rsid w:val="00C43929"/>
    <w:rsid w:val="00C43B90"/>
    <w:rsid w:val="00C43E09"/>
    <w:rsid w:val="00C44237"/>
    <w:rsid w:val="00C44383"/>
    <w:rsid w:val="00C446EE"/>
    <w:rsid w:val="00C4531E"/>
    <w:rsid w:val="00C46023"/>
    <w:rsid w:val="00C465EF"/>
    <w:rsid w:val="00C46713"/>
    <w:rsid w:val="00C4671D"/>
    <w:rsid w:val="00C46CCD"/>
    <w:rsid w:val="00C47196"/>
    <w:rsid w:val="00C4782A"/>
    <w:rsid w:val="00C47AE2"/>
    <w:rsid w:val="00C5003D"/>
    <w:rsid w:val="00C50B21"/>
    <w:rsid w:val="00C50F5C"/>
    <w:rsid w:val="00C52AC0"/>
    <w:rsid w:val="00C52B53"/>
    <w:rsid w:val="00C52FA3"/>
    <w:rsid w:val="00C5346D"/>
    <w:rsid w:val="00C54035"/>
    <w:rsid w:val="00C5453B"/>
    <w:rsid w:val="00C54585"/>
    <w:rsid w:val="00C54AE8"/>
    <w:rsid w:val="00C55989"/>
    <w:rsid w:val="00C56267"/>
    <w:rsid w:val="00C566F9"/>
    <w:rsid w:val="00C56A2B"/>
    <w:rsid w:val="00C56AAA"/>
    <w:rsid w:val="00C56C33"/>
    <w:rsid w:val="00C56C73"/>
    <w:rsid w:val="00C570BE"/>
    <w:rsid w:val="00C57FA9"/>
    <w:rsid w:val="00C60504"/>
    <w:rsid w:val="00C60D9A"/>
    <w:rsid w:val="00C61291"/>
    <w:rsid w:val="00C612F4"/>
    <w:rsid w:val="00C613D0"/>
    <w:rsid w:val="00C615F4"/>
    <w:rsid w:val="00C61F87"/>
    <w:rsid w:val="00C61FBD"/>
    <w:rsid w:val="00C625A2"/>
    <w:rsid w:val="00C62FEF"/>
    <w:rsid w:val="00C636AC"/>
    <w:rsid w:val="00C63C89"/>
    <w:rsid w:val="00C63F6D"/>
    <w:rsid w:val="00C64102"/>
    <w:rsid w:val="00C641F1"/>
    <w:rsid w:val="00C641FC"/>
    <w:rsid w:val="00C645BA"/>
    <w:rsid w:val="00C648A9"/>
    <w:rsid w:val="00C64B5A"/>
    <w:rsid w:val="00C64BCF"/>
    <w:rsid w:val="00C64BF8"/>
    <w:rsid w:val="00C64CA4"/>
    <w:rsid w:val="00C653DE"/>
    <w:rsid w:val="00C66AA8"/>
    <w:rsid w:val="00C66C03"/>
    <w:rsid w:val="00C67164"/>
    <w:rsid w:val="00C67B74"/>
    <w:rsid w:val="00C67C5D"/>
    <w:rsid w:val="00C70307"/>
    <w:rsid w:val="00C70D5F"/>
    <w:rsid w:val="00C71BA0"/>
    <w:rsid w:val="00C71C7B"/>
    <w:rsid w:val="00C723D1"/>
    <w:rsid w:val="00C72AEC"/>
    <w:rsid w:val="00C72B2A"/>
    <w:rsid w:val="00C72F52"/>
    <w:rsid w:val="00C73925"/>
    <w:rsid w:val="00C739A3"/>
    <w:rsid w:val="00C74D1B"/>
    <w:rsid w:val="00C74E58"/>
    <w:rsid w:val="00C751EE"/>
    <w:rsid w:val="00C7591D"/>
    <w:rsid w:val="00C7634A"/>
    <w:rsid w:val="00C76393"/>
    <w:rsid w:val="00C774F7"/>
    <w:rsid w:val="00C80F67"/>
    <w:rsid w:val="00C81949"/>
    <w:rsid w:val="00C8256F"/>
    <w:rsid w:val="00C82C78"/>
    <w:rsid w:val="00C8345A"/>
    <w:rsid w:val="00C8349E"/>
    <w:rsid w:val="00C8388D"/>
    <w:rsid w:val="00C8454C"/>
    <w:rsid w:val="00C84D70"/>
    <w:rsid w:val="00C85F35"/>
    <w:rsid w:val="00C86AFC"/>
    <w:rsid w:val="00C86F13"/>
    <w:rsid w:val="00C8715B"/>
    <w:rsid w:val="00C879EA"/>
    <w:rsid w:val="00C87D43"/>
    <w:rsid w:val="00C90B42"/>
    <w:rsid w:val="00C91780"/>
    <w:rsid w:val="00C91DF1"/>
    <w:rsid w:val="00C92565"/>
    <w:rsid w:val="00C9267E"/>
    <w:rsid w:val="00C926D4"/>
    <w:rsid w:val="00C92F3E"/>
    <w:rsid w:val="00C93598"/>
    <w:rsid w:val="00C93CB4"/>
    <w:rsid w:val="00C9420C"/>
    <w:rsid w:val="00C94E28"/>
    <w:rsid w:val="00C9553C"/>
    <w:rsid w:val="00C95845"/>
    <w:rsid w:val="00C959BD"/>
    <w:rsid w:val="00C96179"/>
    <w:rsid w:val="00C964FB"/>
    <w:rsid w:val="00C9690D"/>
    <w:rsid w:val="00C96B51"/>
    <w:rsid w:val="00C97C60"/>
    <w:rsid w:val="00CA013A"/>
    <w:rsid w:val="00CA0498"/>
    <w:rsid w:val="00CA068D"/>
    <w:rsid w:val="00CA0FFD"/>
    <w:rsid w:val="00CA1149"/>
    <w:rsid w:val="00CA1750"/>
    <w:rsid w:val="00CA2A19"/>
    <w:rsid w:val="00CA2AFC"/>
    <w:rsid w:val="00CA2C1C"/>
    <w:rsid w:val="00CA3752"/>
    <w:rsid w:val="00CA489C"/>
    <w:rsid w:val="00CA4991"/>
    <w:rsid w:val="00CA4A38"/>
    <w:rsid w:val="00CA4C62"/>
    <w:rsid w:val="00CA4E74"/>
    <w:rsid w:val="00CA52A7"/>
    <w:rsid w:val="00CA5406"/>
    <w:rsid w:val="00CA5831"/>
    <w:rsid w:val="00CA5C75"/>
    <w:rsid w:val="00CA6349"/>
    <w:rsid w:val="00CA6702"/>
    <w:rsid w:val="00CA6B20"/>
    <w:rsid w:val="00CA6C7B"/>
    <w:rsid w:val="00CA759C"/>
    <w:rsid w:val="00CB0A24"/>
    <w:rsid w:val="00CB109B"/>
    <w:rsid w:val="00CB153D"/>
    <w:rsid w:val="00CB1AE5"/>
    <w:rsid w:val="00CB1EC2"/>
    <w:rsid w:val="00CB25D2"/>
    <w:rsid w:val="00CB2790"/>
    <w:rsid w:val="00CB39A5"/>
    <w:rsid w:val="00CB41B3"/>
    <w:rsid w:val="00CB4696"/>
    <w:rsid w:val="00CB495F"/>
    <w:rsid w:val="00CB5B02"/>
    <w:rsid w:val="00CB5C08"/>
    <w:rsid w:val="00CB5EFA"/>
    <w:rsid w:val="00CB6313"/>
    <w:rsid w:val="00CB6609"/>
    <w:rsid w:val="00CB68F9"/>
    <w:rsid w:val="00CC0751"/>
    <w:rsid w:val="00CC0B9F"/>
    <w:rsid w:val="00CC2295"/>
    <w:rsid w:val="00CC261E"/>
    <w:rsid w:val="00CC2796"/>
    <w:rsid w:val="00CC2B8B"/>
    <w:rsid w:val="00CC3343"/>
    <w:rsid w:val="00CC35BD"/>
    <w:rsid w:val="00CC3759"/>
    <w:rsid w:val="00CC4124"/>
    <w:rsid w:val="00CC439E"/>
    <w:rsid w:val="00CC4722"/>
    <w:rsid w:val="00CC4A5C"/>
    <w:rsid w:val="00CC524F"/>
    <w:rsid w:val="00CC56AA"/>
    <w:rsid w:val="00CC630B"/>
    <w:rsid w:val="00CC69B5"/>
    <w:rsid w:val="00CC6AF3"/>
    <w:rsid w:val="00CC7104"/>
    <w:rsid w:val="00CC7294"/>
    <w:rsid w:val="00CC7C28"/>
    <w:rsid w:val="00CD0BF6"/>
    <w:rsid w:val="00CD0C2D"/>
    <w:rsid w:val="00CD1266"/>
    <w:rsid w:val="00CD1663"/>
    <w:rsid w:val="00CD2645"/>
    <w:rsid w:val="00CD2693"/>
    <w:rsid w:val="00CD32C0"/>
    <w:rsid w:val="00CD3ACD"/>
    <w:rsid w:val="00CD3D55"/>
    <w:rsid w:val="00CD3EFB"/>
    <w:rsid w:val="00CD4096"/>
    <w:rsid w:val="00CD450C"/>
    <w:rsid w:val="00CD4544"/>
    <w:rsid w:val="00CD4894"/>
    <w:rsid w:val="00CD5643"/>
    <w:rsid w:val="00CD5C91"/>
    <w:rsid w:val="00CD60A5"/>
    <w:rsid w:val="00CD6507"/>
    <w:rsid w:val="00CD6A75"/>
    <w:rsid w:val="00CD6DEB"/>
    <w:rsid w:val="00CD6EB6"/>
    <w:rsid w:val="00CD728E"/>
    <w:rsid w:val="00CD7F20"/>
    <w:rsid w:val="00CE0680"/>
    <w:rsid w:val="00CE0766"/>
    <w:rsid w:val="00CE0788"/>
    <w:rsid w:val="00CE22AC"/>
    <w:rsid w:val="00CE3296"/>
    <w:rsid w:val="00CE3BC5"/>
    <w:rsid w:val="00CE41B7"/>
    <w:rsid w:val="00CE4451"/>
    <w:rsid w:val="00CE457D"/>
    <w:rsid w:val="00CE6165"/>
    <w:rsid w:val="00CE67DB"/>
    <w:rsid w:val="00CE70D8"/>
    <w:rsid w:val="00CE7386"/>
    <w:rsid w:val="00CF186E"/>
    <w:rsid w:val="00CF1ADF"/>
    <w:rsid w:val="00CF1BAA"/>
    <w:rsid w:val="00CF1DB7"/>
    <w:rsid w:val="00CF1F9B"/>
    <w:rsid w:val="00CF22F2"/>
    <w:rsid w:val="00CF230B"/>
    <w:rsid w:val="00CF34FB"/>
    <w:rsid w:val="00CF3A29"/>
    <w:rsid w:val="00CF4CCE"/>
    <w:rsid w:val="00CF5E72"/>
    <w:rsid w:val="00CF5F74"/>
    <w:rsid w:val="00CF63D7"/>
    <w:rsid w:val="00CF723D"/>
    <w:rsid w:val="00CF750B"/>
    <w:rsid w:val="00CF7522"/>
    <w:rsid w:val="00CF77B0"/>
    <w:rsid w:val="00CF7926"/>
    <w:rsid w:val="00CF7940"/>
    <w:rsid w:val="00CF7992"/>
    <w:rsid w:val="00D003AB"/>
    <w:rsid w:val="00D00962"/>
    <w:rsid w:val="00D009C7"/>
    <w:rsid w:val="00D02312"/>
    <w:rsid w:val="00D02647"/>
    <w:rsid w:val="00D02D55"/>
    <w:rsid w:val="00D02E34"/>
    <w:rsid w:val="00D031C6"/>
    <w:rsid w:val="00D03327"/>
    <w:rsid w:val="00D0370D"/>
    <w:rsid w:val="00D03A3F"/>
    <w:rsid w:val="00D0485D"/>
    <w:rsid w:val="00D04914"/>
    <w:rsid w:val="00D050B3"/>
    <w:rsid w:val="00D05152"/>
    <w:rsid w:val="00D058CB"/>
    <w:rsid w:val="00D059BE"/>
    <w:rsid w:val="00D06123"/>
    <w:rsid w:val="00D0649D"/>
    <w:rsid w:val="00D067BF"/>
    <w:rsid w:val="00D06B22"/>
    <w:rsid w:val="00D06CE1"/>
    <w:rsid w:val="00D073EC"/>
    <w:rsid w:val="00D07AAE"/>
    <w:rsid w:val="00D101C1"/>
    <w:rsid w:val="00D1031C"/>
    <w:rsid w:val="00D108C2"/>
    <w:rsid w:val="00D10E1B"/>
    <w:rsid w:val="00D10FC0"/>
    <w:rsid w:val="00D112B9"/>
    <w:rsid w:val="00D11918"/>
    <w:rsid w:val="00D1251A"/>
    <w:rsid w:val="00D12694"/>
    <w:rsid w:val="00D1299B"/>
    <w:rsid w:val="00D12D5F"/>
    <w:rsid w:val="00D12F66"/>
    <w:rsid w:val="00D12FAE"/>
    <w:rsid w:val="00D134DB"/>
    <w:rsid w:val="00D1366A"/>
    <w:rsid w:val="00D13715"/>
    <w:rsid w:val="00D13B3A"/>
    <w:rsid w:val="00D13E66"/>
    <w:rsid w:val="00D143C9"/>
    <w:rsid w:val="00D14D8A"/>
    <w:rsid w:val="00D14F98"/>
    <w:rsid w:val="00D152E8"/>
    <w:rsid w:val="00D15433"/>
    <w:rsid w:val="00D15C72"/>
    <w:rsid w:val="00D15D8C"/>
    <w:rsid w:val="00D15DDD"/>
    <w:rsid w:val="00D15DF7"/>
    <w:rsid w:val="00D1611A"/>
    <w:rsid w:val="00D1624B"/>
    <w:rsid w:val="00D174DA"/>
    <w:rsid w:val="00D17807"/>
    <w:rsid w:val="00D2039B"/>
    <w:rsid w:val="00D20E3E"/>
    <w:rsid w:val="00D20FBC"/>
    <w:rsid w:val="00D21811"/>
    <w:rsid w:val="00D2181D"/>
    <w:rsid w:val="00D218E3"/>
    <w:rsid w:val="00D21AAC"/>
    <w:rsid w:val="00D22065"/>
    <w:rsid w:val="00D22099"/>
    <w:rsid w:val="00D223BA"/>
    <w:rsid w:val="00D225CF"/>
    <w:rsid w:val="00D22BEF"/>
    <w:rsid w:val="00D22D6E"/>
    <w:rsid w:val="00D236B7"/>
    <w:rsid w:val="00D2444E"/>
    <w:rsid w:val="00D247A2"/>
    <w:rsid w:val="00D24944"/>
    <w:rsid w:val="00D24C0A"/>
    <w:rsid w:val="00D2504B"/>
    <w:rsid w:val="00D25208"/>
    <w:rsid w:val="00D2576D"/>
    <w:rsid w:val="00D261E3"/>
    <w:rsid w:val="00D26936"/>
    <w:rsid w:val="00D26ADC"/>
    <w:rsid w:val="00D26B1F"/>
    <w:rsid w:val="00D27207"/>
    <w:rsid w:val="00D27DF8"/>
    <w:rsid w:val="00D30BE3"/>
    <w:rsid w:val="00D3166B"/>
    <w:rsid w:val="00D3253B"/>
    <w:rsid w:val="00D32804"/>
    <w:rsid w:val="00D32884"/>
    <w:rsid w:val="00D32B30"/>
    <w:rsid w:val="00D331C7"/>
    <w:rsid w:val="00D3392B"/>
    <w:rsid w:val="00D3406B"/>
    <w:rsid w:val="00D34795"/>
    <w:rsid w:val="00D3546C"/>
    <w:rsid w:val="00D355C3"/>
    <w:rsid w:val="00D355FB"/>
    <w:rsid w:val="00D35F71"/>
    <w:rsid w:val="00D36467"/>
    <w:rsid w:val="00D369EC"/>
    <w:rsid w:val="00D36FF2"/>
    <w:rsid w:val="00D37D44"/>
    <w:rsid w:val="00D37D4E"/>
    <w:rsid w:val="00D37E37"/>
    <w:rsid w:val="00D407D3"/>
    <w:rsid w:val="00D40AD2"/>
    <w:rsid w:val="00D41620"/>
    <w:rsid w:val="00D41839"/>
    <w:rsid w:val="00D41A20"/>
    <w:rsid w:val="00D41F7D"/>
    <w:rsid w:val="00D420FF"/>
    <w:rsid w:val="00D42DE5"/>
    <w:rsid w:val="00D43200"/>
    <w:rsid w:val="00D43FDD"/>
    <w:rsid w:val="00D4497F"/>
    <w:rsid w:val="00D44F39"/>
    <w:rsid w:val="00D4510A"/>
    <w:rsid w:val="00D462FD"/>
    <w:rsid w:val="00D46577"/>
    <w:rsid w:val="00D467C3"/>
    <w:rsid w:val="00D472E7"/>
    <w:rsid w:val="00D475C0"/>
    <w:rsid w:val="00D477D2"/>
    <w:rsid w:val="00D500FE"/>
    <w:rsid w:val="00D50315"/>
    <w:rsid w:val="00D5060C"/>
    <w:rsid w:val="00D50644"/>
    <w:rsid w:val="00D507DA"/>
    <w:rsid w:val="00D50970"/>
    <w:rsid w:val="00D51309"/>
    <w:rsid w:val="00D518E5"/>
    <w:rsid w:val="00D518F0"/>
    <w:rsid w:val="00D521C5"/>
    <w:rsid w:val="00D521FD"/>
    <w:rsid w:val="00D5376B"/>
    <w:rsid w:val="00D537DD"/>
    <w:rsid w:val="00D54353"/>
    <w:rsid w:val="00D549B5"/>
    <w:rsid w:val="00D5561D"/>
    <w:rsid w:val="00D557B3"/>
    <w:rsid w:val="00D559D8"/>
    <w:rsid w:val="00D55B8A"/>
    <w:rsid w:val="00D56543"/>
    <w:rsid w:val="00D57A5B"/>
    <w:rsid w:val="00D57F86"/>
    <w:rsid w:val="00D6047C"/>
    <w:rsid w:val="00D6096C"/>
    <w:rsid w:val="00D609AB"/>
    <w:rsid w:val="00D60F44"/>
    <w:rsid w:val="00D6141B"/>
    <w:rsid w:val="00D61865"/>
    <w:rsid w:val="00D62C8B"/>
    <w:rsid w:val="00D63055"/>
    <w:rsid w:val="00D6369F"/>
    <w:rsid w:val="00D63769"/>
    <w:rsid w:val="00D63FED"/>
    <w:rsid w:val="00D64143"/>
    <w:rsid w:val="00D643B5"/>
    <w:rsid w:val="00D64401"/>
    <w:rsid w:val="00D65495"/>
    <w:rsid w:val="00D665E7"/>
    <w:rsid w:val="00D67914"/>
    <w:rsid w:val="00D67942"/>
    <w:rsid w:val="00D67A4F"/>
    <w:rsid w:val="00D67E43"/>
    <w:rsid w:val="00D70C2C"/>
    <w:rsid w:val="00D70EC1"/>
    <w:rsid w:val="00D712BB"/>
    <w:rsid w:val="00D71597"/>
    <w:rsid w:val="00D715A9"/>
    <w:rsid w:val="00D71B41"/>
    <w:rsid w:val="00D721BE"/>
    <w:rsid w:val="00D72A95"/>
    <w:rsid w:val="00D72AD4"/>
    <w:rsid w:val="00D72F26"/>
    <w:rsid w:val="00D73F35"/>
    <w:rsid w:val="00D74132"/>
    <w:rsid w:val="00D74D89"/>
    <w:rsid w:val="00D752F3"/>
    <w:rsid w:val="00D75631"/>
    <w:rsid w:val="00D75C6A"/>
    <w:rsid w:val="00D76624"/>
    <w:rsid w:val="00D77274"/>
    <w:rsid w:val="00D772E0"/>
    <w:rsid w:val="00D77CAD"/>
    <w:rsid w:val="00D80239"/>
    <w:rsid w:val="00D803E3"/>
    <w:rsid w:val="00D8077B"/>
    <w:rsid w:val="00D810EB"/>
    <w:rsid w:val="00D81470"/>
    <w:rsid w:val="00D82099"/>
    <w:rsid w:val="00D82A3B"/>
    <w:rsid w:val="00D82B21"/>
    <w:rsid w:val="00D8328C"/>
    <w:rsid w:val="00D83560"/>
    <w:rsid w:val="00D835DE"/>
    <w:rsid w:val="00D83B0D"/>
    <w:rsid w:val="00D83FD9"/>
    <w:rsid w:val="00D8478E"/>
    <w:rsid w:val="00D84AA3"/>
    <w:rsid w:val="00D84F20"/>
    <w:rsid w:val="00D84F86"/>
    <w:rsid w:val="00D85807"/>
    <w:rsid w:val="00D858C0"/>
    <w:rsid w:val="00D8599E"/>
    <w:rsid w:val="00D85EFA"/>
    <w:rsid w:val="00D863B9"/>
    <w:rsid w:val="00D86C3C"/>
    <w:rsid w:val="00D86DCA"/>
    <w:rsid w:val="00D86FB2"/>
    <w:rsid w:val="00D870EF"/>
    <w:rsid w:val="00D87F8E"/>
    <w:rsid w:val="00D90AC4"/>
    <w:rsid w:val="00D90C0E"/>
    <w:rsid w:val="00D90D48"/>
    <w:rsid w:val="00D91263"/>
    <w:rsid w:val="00D91413"/>
    <w:rsid w:val="00D9149E"/>
    <w:rsid w:val="00D91B75"/>
    <w:rsid w:val="00D9211A"/>
    <w:rsid w:val="00D92D8A"/>
    <w:rsid w:val="00D939BF"/>
    <w:rsid w:val="00D93C1B"/>
    <w:rsid w:val="00D94C95"/>
    <w:rsid w:val="00D94D9B"/>
    <w:rsid w:val="00D950A2"/>
    <w:rsid w:val="00D950C4"/>
    <w:rsid w:val="00D96BF2"/>
    <w:rsid w:val="00D96C15"/>
    <w:rsid w:val="00D96EBF"/>
    <w:rsid w:val="00D97CC4"/>
    <w:rsid w:val="00DA0545"/>
    <w:rsid w:val="00DA0B2A"/>
    <w:rsid w:val="00DA0D72"/>
    <w:rsid w:val="00DA154B"/>
    <w:rsid w:val="00DA195B"/>
    <w:rsid w:val="00DA19A8"/>
    <w:rsid w:val="00DA29A6"/>
    <w:rsid w:val="00DA31F2"/>
    <w:rsid w:val="00DA343D"/>
    <w:rsid w:val="00DA3720"/>
    <w:rsid w:val="00DA4587"/>
    <w:rsid w:val="00DA5C7D"/>
    <w:rsid w:val="00DA5D22"/>
    <w:rsid w:val="00DA698A"/>
    <w:rsid w:val="00DA7013"/>
    <w:rsid w:val="00DA7F1B"/>
    <w:rsid w:val="00DB1E3F"/>
    <w:rsid w:val="00DB1F5D"/>
    <w:rsid w:val="00DB252B"/>
    <w:rsid w:val="00DB3500"/>
    <w:rsid w:val="00DB3CDD"/>
    <w:rsid w:val="00DB4369"/>
    <w:rsid w:val="00DB4B3F"/>
    <w:rsid w:val="00DC1359"/>
    <w:rsid w:val="00DC15DD"/>
    <w:rsid w:val="00DC1B90"/>
    <w:rsid w:val="00DC1D2B"/>
    <w:rsid w:val="00DC1EF3"/>
    <w:rsid w:val="00DC2477"/>
    <w:rsid w:val="00DC267D"/>
    <w:rsid w:val="00DC2F12"/>
    <w:rsid w:val="00DC2FD9"/>
    <w:rsid w:val="00DC30BE"/>
    <w:rsid w:val="00DC3A7A"/>
    <w:rsid w:val="00DC5A89"/>
    <w:rsid w:val="00DC5F61"/>
    <w:rsid w:val="00DC6836"/>
    <w:rsid w:val="00DC7472"/>
    <w:rsid w:val="00DC76C7"/>
    <w:rsid w:val="00DC79C2"/>
    <w:rsid w:val="00DD0DDB"/>
    <w:rsid w:val="00DD119B"/>
    <w:rsid w:val="00DD1753"/>
    <w:rsid w:val="00DD35F9"/>
    <w:rsid w:val="00DD3D6C"/>
    <w:rsid w:val="00DD41D1"/>
    <w:rsid w:val="00DD457F"/>
    <w:rsid w:val="00DD47FF"/>
    <w:rsid w:val="00DD483B"/>
    <w:rsid w:val="00DD4B77"/>
    <w:rsid w:val="00DD4C2B"/>
    <w:rsid w:val="00DD4CB2"/>
    <w:rsid w:val="00DD5C23"/>
    <w:rsid w:val="00DD5D50"/>
    <w:rsid w:val="00DD5E13"/>
    <w:rsid w:val="00DD5EB3"/>
    <w:rsid w:val="00DD661F"/>
    <w:rsid w:val="00DD66BE"/>
    <w:rsid w:val="00DD6B72"/>
    <w:rsid w:val="00DD6D0A"/>
    <w:rsid w:val="00DD6EC8"/>
    <w:rsid w:val="00DD789F"/>
    <w:rsid w:val="00DD79B4"/>
    <w:rsid w:val="00DD7A2F"/>
    <w:rsid w:val="00DE0191"/>
    <w:rsid w:val="00DE02F0"/>
    <w:rsid w:val="00DE0546"/>
    <w:rsid w:val="00DE1AC5"/>
    <w:rsid w:val="00DE1ADC"/>
    <w:rsid w:val="00DE22C6"/>
    <w:rsid w:val="00DE266B"/>
    <w:rsid w:val="00DE26D4"/>
    <w:rsid w:val="00DE28E0"/>
    <w:rsid w:val="00DE2B55"/>
    <w:rsid w:val="00DE2CD8"/>
    <w:rsid w:val="00DE36D9"/>
    <w:rsid w:val="00DE3DD1"/>
    <w:rsid w:val="00DE3E97"/>
    <w:rsid w:val="00DE43E2"/>
    <w:rsid w:val="00DE52F5"/>
    <w:rsid w:val="00DE5824"/>
    <w:rsid w:val="00DE59CE"/>
    <w:rsid w:val="00DE68CA"/>
    <w:rsid w:val="00DE7828"/>
    <w:rsid w:val="00DF03DA"/>
    <w:rsid w:val="00DF046B"/>
    <w:rsid w:val="00DF0623"/>
    <w:rsid w:val="00DF0698"/>
    <w:rsid w:val="00DF0759"/>
    <w:rsid w:val="00DF08CD"/>
    <w:rsid w:val="00DF1BAF"/>
    <w:rsid w:val="00DF2202"/>
    <w:rsid w:val="00DF22A0"/>
    <w:rsid w:val="00DF2943"/>
    <w:rsid w:val="00DF2A32"/>
    <w:rsid w:val="00DF2AEB"/>
    <w:rsid w:val="00DF2AEC"/>
    <w:rsid w:val="00DF3435"/>
    <w:rsid w:val="00DF3E8A"/>
    <w:rsid w:val="00DF44B2"/>
    <w:rsid w:val="00DF45F3"/>
    <w:rsid w:val="00DF49BC"/>
    <w:rsid w:val="00DF4F2F"/>
    <w:rsid w:val="00DF5562"/>
    <w:rsid w:val="00DF5C4E"/>
    <w:rsid w:val="00DF5CC6"/>
    <w:rsid w:val="00DF6DBE"/>
    <w:rsid w:val="00DF74B4"/>
    <w:rsid w:val="00DF7B51"/>
    <w:rsid w:val="00DF7FF5"/>
    <w:rsid w:val="00E00017"/>
    <w:rsid w:val="00E001C8"/>
    <w:rsid w:val="00E01745"/>
    <w:rsid w:val="00E01F01"/>
    <w:rsid w:val="00E02417"/>
    <w:rsid w:val="00E02524"/>
    <w:rsid w:val="00E02564"/>
    <w:rsid w:val="00E037B4"/>
    <w:rsid w:val="00E03C3B"/>
    <w:rsid w:val="00E04994"/>
    <w:rsid w:val="00E05009"/>
    <w:rsid w:val="00E06028"/>
    <w:rsid w:val="00E062C3"/>
    <w:rsid w:val="00E0649B"/>
    <w:rsid w:val="00E06746"/>
    <w:rsid w:val="00E06D25"/>
    <w:rsid w:val="00E07228"/>
    <w:rsid w:val="00E072B2"/>
    <w:rsid w:val="00E07A34"/>
    <w:rsid w:val="00E105B7"/>
    <w:rsid w:val="00E1085A"/>
    <w:rsid w:val="00E10CAF"/>
    <w:rsid w:val="00E10F1D"/>
    <w:rsid w:val="00E11477"/>
    <w:rsid w:val="00E114DF"/>
    <w:rsid w:val="00E11DD7"/>
    <w:rsid w:val="00E11E1B"/>
    <w:rsid w:val="00E12848"/>
    <w:rsid w:val="00E128E7"/>
    <w:rsid w:val="00E12988"/>
    <w:rsid w:val="00E12DD5"/>
    <w:rsid w:val="00E137F8"/>
    <w:rsid w:val="00E13994"/>
    <w:rsid w:val="00E13C50"/>
    <w:rsid w:val="00E14E33"/>
    <w:rsid w:val="00E151FE"/>
    <w:rsid w:val="00E15E60"/>
    <w:rsid w:val="00E16086"/>
    <w:rsid w:val="00E16224"/>
    <w:rsid w:val="00E165AB"/>
    <w:rsid w:val="00E16D5F"/>
    <w:rsid w:val="00E203DD"/>
    <w:rsid w:val="00E20963"/>
    <w:rsid w:val="00E209D9"/>
    <w:rsid w:val="00E20CF5"/>
    <w:rsid w:val="00E2117B"/>
    <w:rsid w:val="00E215FB"/>
    <w:rsid w:val="00E217CC"/>
    <w:rsid w:val="00E21F3E"/>
    <w:rsid w:val="00E224D3"/>
    <w:rsid w:val="00E22789"/>
    <w:rsid w:val="00E22BDF"/>
    <w:rsid w:val="00E22C37"/>
    <w:rsid w:val="00E2337F"/>
    <w:rsid w:val="00E23B8F"/>
    <w:rsid w:val="00E245B6"/>
    <w:rsid w:val="00E24D06"/>
    <w:rsid w:val="00E255E1"/>
    <w:rsid w:val="00E257B0"/>
    <w:rsid w:val="00E25FDE"/>
    <w:rsid w:val="00E272A3"/>
    <w:rsid w:val="00E27361"/>
    <w:rsid w:val="00E27513"/>
    <w:rsid w:val="00E27935"/>
    <w:rsid w:val="00E27B15"/>
    <w:rsid w:val="00E27CD1"/>
    <w:rsid w:val="00E27F78"/>
    <w:rsid w:val="00E27F7A"/>
    <w:rsid w:val="00E300C9"/>
    <w:rsid w:val="00E30121"/>
    <w:rsid w:val="00E302DE"/>
    <w:rsid w:val="00E30929"/>
    <w:rsid w:val="00E30BBA"/>
    <w:rsid w:val="00E31049"/>
    <w:rsid w:val="00E3140F"/>
    <w:rsid w:val="00E315D9"/>
    <w:rsid w:val="00E3204A"/>
    <w:rsid w:val="00E326D6"/>
    <w:rsid w:val="00E32E22"/>
    <w:rsid w:val="00E32FF4"/>
    <w:rsid w:val="00E32FFA"/>
    <w:rsid w:val="00E3521B"/>
    <w:rsid w:val="00E35525"/>
    <w:rsid w:val="00E35A45"/>
    <w:rsid w:val="00E35AC4"/>
    <w:rsid w:val="00E35E41"/>
    <w:rsid w:val="00E366C6"/>
    <w:rsid w:val="00E36A5B"/>
    <w:rsid w:val="00E37403"/>
    <w:rsid w:val="00E3758E"/>
    <w:rsid w:val="00E37AD6"/>
    <w:rsid w:val="00E40029"/>
    <w:rsid w:val="00E40083"/>
    <w:rsid w:val="00E40D03"/>
    <w:rsid w:val="00E41569"/>
    <w:rsid w:val="00E4196B"/>
    <w:rsid w:val="00E41BFF"/>
    <w:rsid w:val="00E41F2F"/>
    <w:rsid w:val="00E421AF"/>
    <w:rsid w:val="00E42603"/>
    <w:rsid w:val="00E42C54"/>
    <w:rsid w:val="00E43460"/>
    <w:rsid w:val="00E439C0"/>
    <w:rsid w:val="00E43F2C"/>
    <w:rsid w:val="00E44748"/>
    <w:rsid w:val="00E45A81"/>
    <w:rsid w:val="00E4694A"/>
    <w:rsid w:val="00E469A9"/>
    <w:rsid w:val="00E471D6"/>
    <w:rsid w:val="00E47921"/>
    <w:rsid w:val="00E47928"/>
    <w:rsid w:val="00E50472"/>
    <w:rsid w:val="00E5146B"/>
    <w:rsid w:val="00E5217D"/>
    <w:rsid w:val="00E52723"/>
    <w:rsid w:val="00E52A19"/>
    <w:rsid w:val="00E54604"/>
    <w:rsid w:val="00E547F5"/>
    <w:rsid w:val="00E5485E"/>
    <w:rsid w:val="00E549C0"/>
    <w:rsid w:val="00E549C9"/>
    <w:rsid w:val="00E54E70"/>
    <w:rsid w:val="00E54EF2"/>
    <w:rsid w:val="00E55025"/>
    <w:rsid w:val="00E55683"/>
    <w:rsid w:val="00E56494"/>
    <w:rsid w:val="00E565FF"/>
    <w:rsid w:val="00E5661C"/>
    <w:rsid w:val="00E56D29"/>
    <w:rsid w:val="00E5716C"/>
    <w:rsid w:val="00E57234"/>
    <w:rsid w:val="00E57749"/>
    <w:rsid w:val="00E600EB"/>
    <w:rsid w:val="00E601E0"/>
    <w:rsid w:val="00E60C8B"/>
    <w:rsid w:val="00E60E99"/>
    <w:rsid w:val="00E6224A"/>
    <w:rsid w:val="00E6278B"/>
    <w:rsid w:val="00E62DBC"/>
    <w:rsid w:val="00E62E4A"/>
    <w:rsid w:val="00E63799"/>
    <w:rsid w:val="00E65123"/>
    <w:rsid w:val="00E6518F"/>
    <w:rsid w:val="00E665E3"/>
    <w:rsid w:val="00E671D2"/>
    <w:rsid w:val="00E67BA3"/>
    <w:rsid w:val="00E67F46"/>
    <w:rsid w:val="00E705BC"/>
    <w:rsid w:val="00E70DA7"/>
    <w:rsid w:val="00E71DA6"/>
    <w:rsid w:val="00E7240D"/>
    <w:rsid w:val="00E728D6"/>
    <w:rsid w:val="00E735BD"/>
    <w:rsid w:val="00E73991"/>
    <w:rsid w:val="00E73FB3"/>
    <w:rsid w:val="00E7456D"/>
    <w:rsid w:val="00E74A99"/>
    <w:rsid w:val="00E7509B"/>
    <w:rsid w:val="00E7545E"/>
    <w:rsid w:val="00E764C7"/>
    <w:rsid w:val="00E7657E"/>
    <w:rsid w:val="00E76E4D"/>
    <w:rsid w:val="00E778BE"/>
    <w:rsid w:val="00E779EC"/>
    <w:rsid w:val="00E800F1"/>
    <w:rsid w:val="00E80ED6"/>
    <w:rsid w:val="00E811EC"/>
    <w:rsid w:val="00E81377"/>
    <w:rsid w:val="00E813D7"/>
    <w:rsid w:val="00E819C9"/>
    <w:rsid w:val="00E820F3"/>
    <w:rsid w:val="00E826B7"/>
    <w:rsid w:val="00E82F35"/>
    <w:rsid w:val="00E833B9"/>
    <w:rsid w:val="00E834B7"/>
    <w:rsid w:val="00E84B1E"/>
    <w:rsid w:val="00E85A66"/>
    <w:rsid w:val="00E85B1B"/>
    <w:rsid w:val="00E860FB"/>
    <w:rsid w:val="00E862D2"/>
    <w:rsid w:val="00E86D6B"/>
    <w:rsid w:val="00E8771C"/>
    <w:rsid w:val="00E8797A"/>
    <w:rsid w:val="00E903FE"/>
    <w:rsid w:val="00E90870"/>
    <w:rsid w:val="00E90D84"/>
    <w:rsid w:val="00E91749"/>
    <w:rsid w:val="00E917B4"/>
    <w:rsid w:val="00E917C5"/>
    <w:rsid w:val="00E91A52"/>
    <w:rsid w:val="00E91D7F"/>
    <w:rsid w:val="00E92CBB"/>
    <w:rsid w:val="00E93926"/>
    <w:rsid w:val="00E941A4"/>
    <w:rsid w:val="00E943C3"/>
    <w:rsid w:val="00E94AB2"/>
    <w:rsid w:val="00E94F87"/>
    <w:rsid w:val="00E95444"/>
    <w:rsid w:val="00E95BAB"/>
    <w:rsid w:val="00E96397"/>
    <w:rsid w:val="00E964E9"/>
    <w:rsid w:val="00E966AC"/>
    <w:rsid w:val="00E96A43"/>
    <w:rsid w:val="00E979BE"/>
    <w:rsid w:val="00EA08A6"/>
    <w:rsid w:val="00EA0DCD"/>
    <w:rsid w:val="00EA1530"/>
    <w:rsid w:val="00EA25BD"/>
    <w:rsid w:val="00EA26BC"/>
    <w:rsid w:val="00EA3095"/>
    <w:rsid w:val="00EA35E4"/>
    <w:rsid w:val="00EA4860"/>
    <w:rsid w:val="00EA48DF"/>
    <w:rsid w:val="00EA4AE7"/>
    <w:rsid w:val="00EA5103"/>
    <w:rsid w:val="00EA5A2F"/>
    <w:rsid w:val="00EA5C4A"/>
    <w:rsid w:val="00EA5E8C"/>
    <w:rsid w:val="00EA6C1F"/>
    <w:rsid w:val="00EA7122"/>
    <w:rsid w:val="00EA7142"/>
    <w:rsid w:val="00EA72BC"/>
    <w:rsid w:val="00EA7682"/>
    <w:rsid w:val="00EB00FF"/>
    <w:rsid w:val="00EB0274"/>
    <w:rsid w:val="00EB05FB"/>
    <w:rsid w:val="00EB063E"/>
    <w:rsid w:val="00EB07FB"/>
    <w:rsid w:val="00EB0C18"/>
    <w:rsid w:val="00EB1844"/>
    <w:rsid w:val="00EB2064"/>
    <w:rsid w:val="00EB2077"/>
    <w:rsid w:val="00EB2079"/>
    <w:rsid w:val="00EB290D"/>
    <w:rsid w:val="00EB3C36"/>
    <w:rsid w:val="00EB59C2"/>
    <w:rsid w:val="00EB6475"/>
    <w:rsid w:val="00EB6ACB"/>
    <w:rsid w:val="00EB6F94"/>
    <w:rsid w:val="00EB7150"/>
    <w:rsid w:val="00EB7283"/>
    <w:rsid w:val="00EB769B"/>
    <w:rsid w:val="00EB7B41"/>
    <w:rsid w:val="00EB7E30"/>
    <w:rsid w:val="00EC0286"/>
    <w:rsid w:val="00EC0391"/>
    <w:rsid w:val="00EC060E"/>
    <w:rsid w:val="00EC0AA2"/>
    <w:rsid w:val="00EC0B3D"/>
    <w:rsid w:val="00EC1A4D"/>
    <w:rsid w:val="00EC1EBC"/>
    <w:rsid w:val="00EC27AF"/>
    <w:rsid w:val="00EC2E7C"/>
    <w:rsid w:val="00EC2F99"/>
    <w:rsid w:val="00EC2FD8"/>
    <w:rsid w:val="00EC33C8"/>
    <w:rsid w:val="00EC3D0D"/>
    <w:rsid w:val="00EC4240"/>
    <w:rsid w:val="00EC46E4"/>
    <w:rsid w:val="00EC4DA4"/>
    <w:rsid w:val="00EC4FED"/>
    <w:rsid w:val="00EC5617"/>
    <w:rsid w:val="00EC58A0"/>
    <w:rsid w:val="00EC612D"/>
    <w:rsid w:val="00EC6531"/>
    <w:rsid w:val="00EC6784"/>
    <w:rsid w:val="00EC6FC9"/>
    <w:rsid w:val="00EC7E3C"/>
    <w:rsid w:val="00ED01AA"/>
    <w:rsid w:val="00ED07FB"/>
    <w:rsid w:val="00ED10FE"/>
    <w:rsid w:val="00ED1B35"/>
    <w:rsid w:val="00ED2BCE"/>
    <w:rsid w:val="00ED3728"/>
    <w:rsid w:val="00ED3C18"/>
    <w:rsid w:val="00ED46F3"/>
    <w:rsid w:val="00ED4B50"/>
    <w:rsid w:val="00ED512B"/>
    <w:rsid w:val="00ED518C"/>
    <w:rsid w:val="00ED5DD3"/>
    <w:rsid w:val="00ED60B0"/>
    <w:rsid w:val="00ED689F"/>
    <w:rsid w:val="00ED6E2D"/>
    <w:rsid w:val="00ED780A"/>
    <w:rsid w:val="00EE041B"/>
    <w:rsid w:val="00EE07F6"/>
    <w:rsid w:val="00EE0946"/>
    <w:rsid w:val="00EE0CFC"/>
    <w:rsid w:val="00EE10E5"/>
    <w:rsid w:val="00EE1E3E"/>
    <w:rsid w:val="00EE1F41"/>
    <w:rsid w:val="00EE2269"/>
    <w:rsid w:val="00EE2693"/>
    <w:rsid w:val="00EE2B86"/>
    <w:rsid w:val="00EE2F84"/>
    <w:rsid w:val="00EE3337"/>
    <w:rsid w:val="00EE3EFB"/>
    <w:rsid w:val="00EE457E"/>
    <w:rsid w:val="00EE508C"/>
    <w:rsid w:val="00EE51C0"/>
    <w:rsid w:val="00EE585C"/>
    <w:rsid w:val="00EE5E86"/>
    <w:rsid w:val="00EE7728"/>
    <w:rsid w:val="00EE7D74"/>
    <w:rsid w:val="00EE7ED5"/>
    <w:rsid w:val="00EF1163"/>
    <w:rsid w:val="00EF11D8"/>
    <w:rsid w:val="00EF1565"/>
    <w:rsid w:val="00EF1985"/>
    <w:rsid w:val="00EF1C3D"/>
    <w:rsid w:val="00EF2005"/>
    <w:rsid w:val="00EF250C"/>
    <w:rsid w:val="00EF2C15"/>
    <w:rsid w:val="00EF4750"/>
    <w:rsid w:val="00EF59D3"/>
    <w:rsid w:val="00EF5D22"/>
    <w:rsid w:val="00EF620C"/>
    <w:rsid w:val="00EF6515"/>
    <w:rsid w:val="00EF6571"/>
    <w:rsid w:val="00EF6CB7"/>
    <w:rsid w:val="00EF7084"/>
    <w:rsid w:val="00EF70B0"/>
    <w:rsid w:val="00EF7BC6"/>
    <w:rsid w:val="00EF7DCA"/>
    <w:rsid w:val="00EF7E0E"/>
    <w:rsid w:val="00F0013A"/>
    <w:rsid w:val="00F004AB"/>
    <w:rsid w:val="00F01338"/>
    <w:rsid w:val="00F013D8"/>
    <w:rsid w:val="00F017BC"/>
    <w:rsid w:val="00F018B8"/>
    <w:rsid w:val="00F01AEA"/>
    <w:rsid w:val="00F0243B"/>
    <w:rsid w:val="00F029ED"/>
    <w:rsid w:val="00F02B06"/>
    <w:rsid w:val="00F02CDA"/>
    <w:rsid w:val="00F030E8"/>
    <w:rsid w:val="00F0332D"/>
    <w:rsid w:val="00F033AE"/>
    <w:rsid w:val="00F03782"/>
    <w:rsid w:val="00F03DA6"/>
    <w:rsid w:val="00F04076"/>
    <w:rsid w:val="00F04A22"/>
    <w:rsid w:val="00F05889"/>
    <w:rsid w:val="00F062CC"/>
    <w:rsid w:val="00F06673"/>
    <w:rsid w:val="00F072E1"/>
    <w:rsid w:val="00F07C64"/>
    <w:rsid w:val="00F07FA0"/>
    <w:rsid w:val="00F100E1"/>
    <w:rsid w:val="00F106F2"/>
    <w:rsid w:val="00F10A0C"/>
    <w:rsid w:val="00F10A7F"/>
    <w:rsid w:val="00F112FF"/>
    <w:rsid w:val="00F11B03"/>
    <w:rsid w:val="00F11CD7"/>
    <w:rsid w:val="00F11D21"/>
    <w:rsid w:val="00F1272D"/>
    <w:rsid w:val="00F12AF6"/>
    <w:rsid w:val="00F12AF7"/>
    <w:rsid w:val="00F12B6E"/>
    <w:rsid w:val="00F12C71"/>
    <w:rsid w:val="00F13B49"/>
    <w:rsid w:val="00F13E0F"/>
    <w:rsid w:val="00F140BB"/>
    <w:rsid w:val="00F1436B"/>
    <w:rsid w:val="00F14374"/>
    <w:rsid w:val="00F14485"/>
    <w:rsid w:val="00F14717"/>
    <w:rsid w:val="00F14C5F"/>
    <w:rsid w:val="00F1559E"/>
    <w:rsid w:val="00F1684A"/>
    <w:rsid w:val="00F16A8D"/>
    <w:rsid w:val="00F17936"/>
    <w:rsid w:val="00F1793A"/>
    <w:rsid w:val="00F20364"/>
    <w:rsid w:val="00F20BE6"/>
    <w:rsid w:val="00F21644"/>
    <w:rsid w:val="00F223E0"/>
    <w:rsid w:val="00F22EBF"/>
    <w:rsid w:val="00F2374E"/>
    <w:rsid w:val="00F244E0"/>
    <w:rsid w:val="00F259D8"/>
    <w:rsid w:val="00F25C32"/>
    <w:rsid w:val="00F25D8B"/>
    <w:rsid w:val="00F268F5"/>
    <w:rsid w:val="00F26D81"/>
    <w:rsid w:val="00F27DA1"/>
    <w:rsid w:val="00F3040A"/>
    <w:rsid w:val="00F30BCF"/>
    <w:rsid w:val="00F31999"/>
    <w:rsid w:val="00F31E4F"/>
    <w:rsid w:val="00F32A63"/>
    <w:rsid w:val="00F32D81"/>
    <w:rsid w:val="00F338A6"/>
    <w:rsid w:val="00F33C49"/>
    <w:rsid w:val="00F34043"/>
    <w:rsid w:val="00F348F7"/>
    <w:rsid w:val="00F34B26"/>
    <w:rsid w:val="00F34B58"/>
    <w:rsid w:val="00F35367"/>
    <w:rsid w:val="00F3548D"/>
    <w:rsid w:val="00F35706"/>
    <w:rsid w:val="00F35C05"/>
    <w:rsid w:val="00F35DDA"/>
    <w:rsid w:val="00F36125"/>
    <w:rsid w:val="00F365E0"/>
    <w:rsid w:val="00F36B3A"/>
    <w:rsid w:val="00F36CEF"/>
    <w:rsid w:val="00F37985"/>
    <w:rsid w:val="00F37A7E"/>
    <w:rsid w:val="00F37D3C"/>
    <w:rsid w:val="00F40D55"/>
    <w:rsid w:val="00F41424"/>
    <w:rsid w:val="00F41A73"/>
    <w:rsid w:val="00F41CD1"/>
    <w:rsid w:val="00F41ED0"/>
    <w:rsid w:val="00F41F32"/>
    <w:rsid w:val="00F420C5"/>
    <w:rsid w:val="00F429E9"/>
    <w:rsid w:val="00F432DE"/>
    <w:rsid w:val="00F4331D"/>
    <w:rsid w:val="00F434A1"/>
    <w:rsid w:val="00F44597"/>
    <w:rsid w:val="00F45421"/>
    <w:rsid w:val="00F456CD"/>
    <w:rsid w:val="00F458D4"/>
    <w:rsid w:val="00F45AF3"/>
    <w:rsid w:val="00F45F1B"/>
    <w:rsid w:val="00F4604B"/>
    <w:rsid w:val="00F4648D"/>
    <w:rsid w:val="00F4658E"/>
    <w:rsid w:val="00F468B4"/>
    <w:rsid w:val="00F470C7"/>
    <w:rsid w:val="00F476E3"/>
    <w:rsid w:val="00F47DD2"/>
    <w:rsid w:val="00F50196"/>
    <w:rsid w:val="00F5080A"/>
    <w:rsid w:val="00F50B79"/>
    <w:rsid w:val="00F51440"/>
    <w:rsid w:val="00F51441"/>
    <w:rsid w:val="00F520CB"/>
    <w:rsid w:val="00F52390"/>
    <w:rsid w:val="00F52A42"/>
    <w:rsid w:val="00F532D9"/>
    <w:rsid w:val="00F53309"/>
    <w:rsid w:val="00F53CC1"/>
    <w:rsid w:val="00F53CC2"/>
    <w:rsid w:val="00F53CE0"/>
    <w:rsid w:val="00F53F14"/>
    <w:rsid w:val="00F53FF3"/>
    <w:rsid w:val="00F54192"/>
    <w:rsid w:val="00F54849"/>
    <w:rsid w:val="00F549D6"/>
    <w:rsid w:val="00F54A1C"/>
    <w:rsid w:val="00F550C8"/>
    <w:rsid w:val="00F55429"/>
    <w:rsid w:val="00F56735"/>
    <w:rsid w:val="00F56C8E"/>
    <w:rsid w:val="00F57448"/>
    <w:rsid w:val="00F57F5D"/>
    <w:rsid w:val="00F57F69"/>
    <w:rsid w:val="00F60629"/>
    <w:rsid w:val="00F60D66"/>
    <w:rsid w:val="00F612EE"/>
    <w:rsid w:val="00F61520"/>
    <w:rsid w:val="00F61DD8"/>
    <w:rsid w:val="00F61F6B"/>
    <w:rsid w:val="00F625A0"/>
    <w:rsid w:val="00F6333E"/>
    <w:rsid w:val="00F636BA"/>
    <w:rsid w:val="00F63849"/>
    <w:rsid w:val="00F63C92"/>
    <w:rsid w:val="00F63C9D"/>
    <w:rsid w:val="00F63EB7"/>
    <w:rsid w:val="00F6420C"/>
    <w:rsid w:val="00F642BF"/>
    <w:rsid w:val="00F651F5"/>
    <w:rsid w:val="00F653CA"/>
    <w:rsid w:val="00F664D5"/>
    <w:rsid w:val="00F6652E"/>
    <w:rsid w:val="00F66854"/>
    <w:rsid w:val="00F66E18"/>
    <w:rsid w:val="00F6709D"/>
    <w:rsid w:val="00F67BE9"/>
    <w:rsid w:val="00F67F48"/>
    <w:rsid w:val="00F70765"/>
    <w:rsid w:val="00F7137F"/>
    <w:rsid w:val="00F714A3"/>
    <w:rsid w:val="00F714E9"/>
    <w:rsid w:val="00F71898"/>
    <w:rsid w:val="00F71C6B"/>
    <w:rsid w:val="00F71F60"/>
    <w:rsid w:val="00F7230F"/>
    <w:rsid w:val="00F72D9F"/>
    <w:rsid w:val="00F72E83"/>
    <w:rsid w:val="00F73304"/>
    <w:rsid w:val="00F73717"/>
    <w:rsid w:val="00F73B36"/>
    <w:rsid w:val="00F73C0E"/>
    <w:rsid w:val="00F73F1E"/>
    <w:rsid w:val="00F744F4"/>
    <w:rsid w:val="00F7492E"/>
    <w:rsid w:val="00F74D93"/>
    <w:rsid w:val="00F7689B"/>
    <w:rsid w:val="00F77349"/>
    <w:rsid w:val="00F7735D"/>
    <w:rsid w:val="00F7753F"/>
    <w:rsid w:val="00F77600"/>
    <w:rsid w:val="00F77D21"/>
    <w:rsid w:val="00F77F68"/>
    <w:rsid w:val="00F80A6A"/>
    <w:rsid w:val="00F8164A"/>
    <w:rsid w:val="00F81AAF"/>
    <w:rsid w:val="00F81B65"/>
    <w:rsid w:val="00F81D0B"/>
    <w:rsid w:val="00F82A8F"/>
    <w:rsid w:val="00F82BD0"/>
    <w:rsid w:val="00F82FE4"/>
    <w:rsid w:val="00F82FE9"/>
    <w:rsid w:val="00F833D3"/>
    <w:rsid w:val="00F8362F"/>
    <w:rsid w:val="00F84123"/>
    <w:rsid w:val="00F84810"/>
    <w:rsid w:val="00F848C8"/>
    <w:rsid w:val="00F84AC0"/>
    <w:rsid w:val="00F84CFE"/>
    <w:rsid w:val="00F85958"/>
    <w:rsid w:val="00F85A9C"/>
    <w:rsid w:val="00F8690C"/>
    <w:rsid w:val="00F86E12"/>
    <w:rsid w:val="00F87AB0"/>
    <w:rsid w:val="00F90803"/>
    <w:rsid w:val="00F90D4D"/>
    <w:rsid w:val="00F916AB"/>
    <w:rsid w:val="00F917ED"/>
    <w:rsid w:val="00F91D9B"/>
    <w:rsid w:val="00F91EE2"/>
    <w:rsid w:val="00F91F99"/>
    <w:rsid w:val="00F92878"/>
    <w:rsid w:val="00F92C64"/>
    <w:rsid w:val="00F92DCE"/>
    <w:rsid w:val="00F92DE8"/>
    <w:rsid w:val="00F930E3"/>
    <w:rsid w:val="00F932EA"/>
    <w:rsid w:val="00F9404E"/>
    <w:rsid w:val="00F94618"/>
    <w:rsid w:val="00F94C5B"/>
    <w:rsid w:val="00F9586D"/>
    <w:rsid w:val="00F96045"/>
    <w:rsid w:val="00F96268"/>
    <w:rsid w:val="00F96385"/>
    <w:rsid w:val="00F963BA"/>
    <w:rsid w:val="00F96AB6"/>
    <w:rsid w:val="00F96AF1"/>
    <w:rsid w:val="00F974AC"/>
    <w:rsid w:val="00F97BAD"/>
    <w:rsid w:val="00FA0093"/>
    <w:rsid w:val="00FA0378"/>
    <w:rsid w:val="00FA08EE"/>
    <w:rsid w:val="00FA0AAF"/>
    <w:rsid w:val="00FA115A"/>
    <w:rsid w:val="00FA16A8"/>
    <w:rsid w:val="00FA1F96"/>
    <w:rsid w:val="00FA27CD"/>
    <w:rsid w:val="00FA32B0"/>
    <w:rsid w:val="00FA3586"/>
    <w:rsid w:val="00FA35D0"/>
    <w:rsid w:val="00FA3CD7"/>
    <w:rsid w:val="00FA4222"/>
    <w:rsid w:val="00FA4B76"/>
    <w:rsid w:val="00FA53C5"/>
    <w:rsid w:val="00FA569B"/>
    <w:rsid w:val="00FA69A5"/>
    <w:rsid w:val="00FA6A96"/>
    <w:rsid w:val="00FA771B"/>
    <w:rsid w:val="00FB023D"/>
    <w:rsid w:val="00FB064E"/>
    <w:rsid w:val="00FB161F"/>
    <w:rsid w:val="00FB1A35"/>
    <w:rsid w:val="00FB1B02"/>
    <w:rsid w:val="00FB1D93"/>
    <w:rsid w:val="00FB1DD5"/>
    <w:rsid w:val="00FB21E2"/>
    <w:rsid w:val="00FB23EE"/>
    <w:rsid w:val="00FB2751"/>
    <w:rsid w:val="00FB2AB3"/>
    <w:rsid w:val="00FB2E33"/>
    <w:rsid w:val="00FB3155"/>
    <w:rsid w:val="00FB4137"/>
    <w:rsid w:val="00FB427A"/>
    <w:rsid w:val="00FB4B39"/>
    <w:rsid w:val="00FB50A5"/>
    <w:rsid w:val="00FB588F"/>
    <w:rsid w:val="00FB5E0A"/>
    <w:rsid w:val="00FB5F46"/>
    <w:rsid w:val="00FB6149"/>
    <w:rsid w:val="00FB658B"/>
    <w:rsid w:val="00FB68D6"/>
    <w:rsid w:val="00FB6F2D"/>
    <w:rsid w:val="00FB7466"/>
    <w:rsid w:val="00FB7F3F"/>
    <w:rsid w:val="00FB7F4C"/>
    <w:rsid w:val="00FC0893"/>
    <w:rsid w:val="00FC0966"/>
    <w:rsid w:val="00FC0E2A"/>
    <w:rsid w:val="00FC0FAA"/>
    <w:rsid w:val="00FC1533"/>
    <w:rsid w:val="00FC1B75"/>
    <w:rsid w:val="00FC2263"/>
    <w:rsid w:val="00FC2756"/>
    <w:rsid w:val="00FC2C9A"/>
    <w:rsid w:val="00FC3072"/>
    <w:rsid w:val="00FC3D76"/>
    <w:rsid w:val="00FC404D"/>
    <w:rsid w:val="00FC4271"/>
    <w:rsid w:val="00FC438F"/>
    <w:rsid w:val="00FC447F"/>
    <w:rsid w:val="00FC44E7"/>
    <w:rsid w:val="00FC48AD"/>
    <w:rsid w:val="00FC4DB9"/>
    <w:rsid w:val="00FC5466"/>
    <w:rsid w:val="00FC60F9"/>
    <w:rsid w:val="00FC6388"/>
    <w:rsid w:val="00FC708E"/>
    <w:rsid w:val="00FC723C"/>
    <w:rsid w:val="00FC79BD"/>
    <w:rsid w:val="00FC7A1D"/>
    <w:rsid w:val="00FC7DFD"/>
    <w:rsid w:val="00FC7F99"/>
    <w:rsid w:val="00FD04D0"/>
    <w:rsid w:val="00FD0560"/>
    <w:rsid w:val="00FD098E"/>
    <w:rsid w:val="00FD171F"/>
    <w:rsid w:val="00FD1EAA"/>
    <w:rsid w:val="00FD2439"/>
    <w:rsid w:val="00FD283F"/>
    <w:rsid w:val="00FD3056"/>
    <w:rsid w:val="00FD39A3"/>
    <w:rsid w:val="00FD3A5F"/>
    <w:rsid w:val="00FD3DB5"/>
    <w:rsid w:val="00FD47C4"/>
    <w:rsid w:val="00FD4B3D"/>
    <w:rsid w:val="00FD57DB"/>
    <w:rsid w:val="00FD5B03"/>
    <w:rsid w:val="00FD5CFD"/>
    <w:rsid w:val="00FD776E"/>
    <w:rsid w:val="00FE0463"/>
    <w:rsid w:val="00FE0AA8"/>
    <w:rsid w:val="00FE0B23"/>
    <w:rsid w:val="00FE0E26"/>
    <w:rsid w:val="00FE1BB8"/>
    <w:rsid w:val="00FE2B51"/>
    <w:rsid w:val="00FE2EF3"/>
    <w:rsid w:val="00FE33F0"/>
    <w:rsid w:val="00FE367F"/>
    <w:rsid w:val="00FE37FE"/>
    <w:rsid w:val="00FE3B4C"/>
    <w:rsid w:val="00FE3FAA"/>
    <w:rsid w:val="00FE447E"/>
    <w:rsid w:val="00FE51CA"/>
    <w:rsid w:val="00FE598A"/>
    <w:rsid w:val="00FE5E6D"/>
    <w:rsid w:val="00FE67B1"/>
    <w:rsid w:val="00FF00AA"/>
    <w:rsid w:val="00FF0141"/>
    <w:rsid w:val="00FF0BD2"/>
    <w:rsid w:val="00FF0D94"/>
    <w:rsid w:val="00FF20FA"/>
    <w:rsid w:val="00FF2147"/>
    <w:rsid w:val="00FF2492"/>
    <w:rsid w:val="00FF24C2"/>
    <w:rsid w:val="00FF25C9"/>
    <w:rsid w:val="00FF2824"/>
    <w:rsid w:val="00FF2AB0"/>
    <w:rsid w:val="00FF2B0A"/>
    <w:rsid w:val="00FF2BE1"/>
    <w:rsid w:val="00FF2BF2"/>
    <w:rsid w:val="00FF2CF4"/>
    <w:rsid w:val="00FF2EF2"/>
    <w:rsid w:val="00FF3B42"/>
    <w:rsid w:val="00FF4361"/>
    <w:rsid w:val="00FF4B93"/>
    <w:rsid w:val="00FF517E"/>
    <w:rsid w:val="00FF5999"/>
    <w:rsid w:val="00FF5F81"/>
    <w:rsid w:val="00FF70FE"/>
    <w:rsid w:val="00FF71D9"/>
    <w:rsid w:val="00FF7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1509D5"/>
  <w15:docId w15:val="{A9AA5054-3782-4A5B-944B-03A89DCEB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D10FE"/>
  </w:style>
  <w:style w:type="paragraph" w:styleId="Heading1">
    <w:name w:val="heading 1"/>
    <w:basedOn w:val="Normal"/>
    <w:next w:val="Normal"/>
    <w:link w:val="Heading1Char"/>
    <w:uiPriority w:val="9"/>
    <w:qFormat/>
    <w:rsid w:val="00ED10FE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10FE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D10FE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D10F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D10F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D10F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D10F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D10F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1F497D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D10F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70A99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A47287"/>
    <w:pPr>
      <w:spacing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A4728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4728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72F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2F26"/>
  </w:style>
  <w:style w:type="paragraph" w:styleId="Footer">
    <w:name w:val="footer"/>
    <w:basedOn w:val="Normal"/>
    <w:link w:val="FooterChar"/>
    <w:uiPriority w:val="99"/>
    <w:unhideWhenUsed/>
    <w:rsid w:val="00D72F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2F26"/>
  </w:style>
  <w:style w:type="paragraph" w:styleId="BalloonText">
    <w:name w:val="Balloon Text"/>
    <w:basedOn w:val="Normal"/>
    <w:link w:val="BalloonTextChar"/>
    <w:uiPriority w:val="99"/>
    <w:semiHidden/>
    <w:unhideWhenUsed/>
    <w:rsid w:val="00D72F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2F2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7249B2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E71DA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C612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99"/>
    <w:unhideWhenUsed/>
    <w:rsid w:val="003C52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rsid w:val="003C5242"/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C5242"/>
  </w:style>
  <w:style w:type="character" w:customStyle="1" w:styleId="Heading2Char">
    <w:name w:val="Heading 2 Char"/>
    <w:basedOn w:val="DefaultParagraphFont"/>
    <w:link w:val="Heading2"/>
    <w:uiPriority w:val="9"/>
    <w:rsid w:val="00ED10FE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styleId="Strong">
    <w:name w:val="Strong"/>
    <w:basedOn w:val="DefaultParagraphFont"/>
    <w:uiPriority w:val="22"/>
    <w:qFormat/>
    <w:rsid w:val="00ED10FE"/>
    <w:rPr>
      <w:b/>
      <w:bCs/>
    </w:rPr>
  </w:style>
  <w:style w:type="character" w:styleId="Emphasis">
    <w:name w:val="Emphasis"/>
    <w:basedOn w:val="DefaultParagraphFont"/>
    <w:uiPriority w:val="20"/>
    <w:qFormat/>
    <w:rsid w:val="00ED10FE"/>
    <w:rPr>
      <w:i/>
      <w:iCs/>
    </w:rPr>
  </w:style>
  <w:style w:type="character" w:customStyle="1" w:styleId="markedcontent">
    <w:name w:val="markedcontent"/>
    <w:basedOn w:val="DefaultParagraphFont"/>
    <w:rsid w:val="00ED46F3"/>
  </w:style>
  <w:style w:type="character" w:styleId="CommentReference">
    <w:name w:val="annotation reference"/>
    <w:basedOn w:val="DefaultParagraphFont"/>
    <w:uiPriority w:val="99"/>
    <w:semiHidden/>
    <w:unhideWhenUsed/>
    <w:rsid w:val="00FB16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B161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161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16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161F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ED10FE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name">
    <w:name w:val="name"/>
    <w:basedOn w:val="DefaultParagraphFont"/>
    <w:rsid w:val="00ED2BCE"/>
  </w:style>
  <w:style w:type="character" w:customStyle="1" w:styleId="UnresolvedMention">
    <w:name w:val="Unresolved Mention"/>
    <w:basedOn w:val="DefaultParagraphFont"/>
    <w:uiPriority w:val="99"/>
    <w:semiHidden/>
    <w:unhideWhenUsed/>
    <w:rsid w:val="0075142D"/>
    <w:rPr>
      <w:color w:val="605E5C"/>
      <w:shd w:val="clear" w:color="auto" w:fill="E1DFDD"/>
    </w:rPr>
  </w:style>
  <w:style w:type="character" w:customStyle="1" w:styleId="sw">
    <w:name w:val="sw"/>
    <w:basedOn w:val="DefaultParagraphFont"/>
    <w:rsid w:val="00AF152C"/>
  </w:style>
  <w:style w:type="character" w:styleId="PlaceholderText">
    <w:name w:val="Placeholder Text"/>
    <w:basedOn w:val="DefaultParagraphFont"/>
    <w:uiPriority w:val="99"/>
    <w:semiHidden/>
    <w:rsid w:val="009C56FA"/>
    <w:rPr>
      <w:color w:val="808080"/>
    </w:rPr>
  </w:style>
  <w:style w:type="character" w:customStyle="1" w:styleId="bold">
    <w:name w:val="bold"/>
    <w:basedOn w:val="DefaultParagraphFont"/>
    <w:rsid w:val="00D46577"/>
  </w:style>
  <w:style w:type="character" w:customStyle="1" w:styleId="hgkelc">
    <w:name w:val="hgkelc"/>
    <w:basedOn w:val="DefaultParagraphFont"/>
    <w:rsid w:val="004C556E"/>
  </w:style>
  <w:style w:type="character" w:customStyle="1" w:styleId="opacity-80">
    <w:name w:val="opacity-80"/>
    <w:basedOn w:val="DefaultParagraphFont"/>
    <w:rsid w:val="00E37403"/>
  </w:style>
  <w:style w:type="character" w:customStyle="1" w:styleId="group-hoverbg-base-200">
    <w:name w:val="group-hover:bg-base-200"/>
    <w:basedOn w:val="DefaultParagraphFont"/>
    <w:rsid w:val="00E37403"/>
  </w:style>
  <w:style w:type="paragraph" w:customStyle="1" w:styleId="font8">
    <w:name w:val="font_8"/>
    <w:basedOn w:val="Normal"/>
    <w:rsid w:val="00A4108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wixui-rich-texttext">
    <w:name w:val="wixui-rich-text__text"/>
    <w:basedOn w:val="DefaultParagraphFont"/>
    <w:rsid w:val="00A41089"/>
  </w:style>
  <w:style w:type="character" w:customStyle="1" w:styleId="Heading3Char">
    <w:name w:val="Heading 3 Char"/>
    <w:basedOn w:val="DefaultParagraphFont"/>
    <w:link w:val="Heading3"/>
    <w:uiPriority w:val="9"/>
    <w:semiHidden/>
    <w:rsid w:val="00ED10FE"/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B172B8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B172B8"/>
    <w:rPr>
      <w:rFonts w:ascii="Arial" w:eastAsia="Times New Roman" w:hAnsi="Arial" w:cs="Arial"/>
      <w:vanish/>
      <w:sz w:val="16"/>
      <w:szCs w:val="1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D10FE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D10FE"/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D10FE"/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D10FE"/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D10FE"/>
    <w:rPr>
      <w:rFonts w:asciiTheme="majorHAnsi" w:eastAsiaTheme="majorEastAsia" w:hAnsiTheme="majorHAnsi" w:cstheme="majorBidi"/>
      <w:b/>
      <w:bCs/>
      <w:color w:val="1F497D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D10FE"/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D10FE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ED10FE"/>
    <w:pPr>
      <w:spacing w:after="0" w:line="240" w:lineRule="auto"/>
      <w:contextualSpacing/>
    </w:pPr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D10FE"/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D10FE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D10FE"/>
    <w:rPr>
      <w:rFonts w:asciiTheme="majorHAnsi" w:eastAsiaTheme="majorEastAsia" w:hAnsiTheme="majorHAnsi" w:cstheme="majorBidi"/>
      <w:sz w:val="24"/>
      <w:szCs w:val="24"/>
    </w:rPr>
  </w:style>
  <w:style w:type="paragraph" w:styleId="NoSpacing">
    <w:name w:val="No Spacing"/>
    <w:uiPriority w:val="1"/>
    <w:qFormat/>
    <w:rsid w:val="00ED10FE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D10FE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D10F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D10FE"/>
    <w:pPr>
      <w:pBdr>
        <w:left w:val="single" w:sz="18" w:space="12" w:color="4F81BD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D10FE"/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ED10F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D10FE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ED10FE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ED10FE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ED10FE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D10FE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95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218727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255356693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75786647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</w:divsChild>
    </w:div>
    <w:div w:id="1601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990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50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338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75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79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34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513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822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1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595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91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01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00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74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15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765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50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58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08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6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85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231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31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061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437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851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0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31436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816869471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70780037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0399637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934894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126385923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223371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4422622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41316085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622245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10199709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92644949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522669732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</w:div>
      </w:divsChild>
    </w:div>
    <w:div w:id="5540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8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120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72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955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46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672273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543666442">
              <w:marLeft w:val="0"/>
              <w:marRight w:val="0"/>
              <w:marTop w:val="100"/>
              <w:marBottom w:val="10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43039266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785805626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1442003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5288300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107231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8521829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94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19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35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904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29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04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152357">
          <w:marLeft w:val="0"/>
          <w:marRight w:val="0"/>
          <w:marTop w:val="0"/>
          <w:marBottom w:val="0"/>
          <w:divBdr>
            <w:top w:val="single" w:sz="6" w:space="0" w:color="DDDDDD"/>
            <w:left w:val="none" w:sz="0" w:space="0" w:color="auto"/>
            <w:bottom w:val="single" w:sz="6" w:space="0" w:color="DDDDDD"/>
            <w:right w:val="none" w:sz="0" w:space="0" w:color="auto"/>
          </w:divBdr>
          <w:divsChild>
            <w:div w:id="1551111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single" w:sz="6" w:space="0" w:color="DDDDDD"/>
              </w:divBdr>
            </w:div>
          </w:divsChild>
        </w:div>
      </w:divsChild>
    </w:div>
    <w:div w:id="35666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1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881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43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12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289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6515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43454777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21773127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83107003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0514920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57893148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776828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62355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9834632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630829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6657852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68690504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2286654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</w:div>
      </w:divsChild>
    </w:div>
    <w:div w:id="43883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670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606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984946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99759486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02118881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2016957699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376271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36287168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20974388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7204006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20237750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3894518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6186836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7781576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359596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</w:div>
      </w:divsChild>
    </w:div>
    <w:div w:id="5275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658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885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702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65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79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17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217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205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089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46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5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779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496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2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087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34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2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336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383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683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89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82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151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83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93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248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52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229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976332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567149113">
              <w:marLeft w:val="0"/>
              <w:marRight w:val="0"/>
              <w:marTop w:val="100"/>
              <w:marBottom w:val="10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381248177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65680487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9437332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408977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8508032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0882366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314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23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360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883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16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70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48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4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6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5590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305962253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15167608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07398692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982953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920798058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6664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20037771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1646669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159923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4135066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96970359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36498781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</w:div>
      </w:divsChild>
    </w:div>
    <w:div w:id="83808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4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186681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17121995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748185230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900750019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7641503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199198125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014786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5589777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7479204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5789094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3918051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7056690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04341673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</w:div>
      </w:divsChild>
    </w:div>
    <w:div w:id="88972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9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44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2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15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7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045255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131485644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558437419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48301010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4994951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512991120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21456118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5013126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2007804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8086700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49619277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24669205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14657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98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666670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69623355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71257688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719669087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7200104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468401239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5602451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8626947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9370594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4832803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441093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21333976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9916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45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46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02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4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66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5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0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33903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483431066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1535793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853110828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367873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924609235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586810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369888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8063106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9015291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68652018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42765761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6817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885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7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531206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038775515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750005621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22722816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896433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132817729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759909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658472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4199098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396135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5751677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6816168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38148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865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9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44413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461144040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472938636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401677684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38434950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487014063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432484062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582178505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83017538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599215096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198658077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5863795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071930124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36580559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416853430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833959965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301231442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261253504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051347277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852186154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968313368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897428629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563642374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1897662165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40954088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  <w:div w:id="677780884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12" w:space="12" w:color="E00000"/>
            <w:bottom w:val="none" w:sz="0" w:space="0" w:color="auto"/>
            <w:right w:val="none" w:sz="0" w:space="0" w:color="auto"/>
          </w:divBdr>
        </w:div>
      </w:divsChild>
    </w:div>
    <w:div w:id="141481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5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6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3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523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5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404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1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1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3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1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6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50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93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63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6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22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92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14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639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41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5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916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1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77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170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45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889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2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96143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085830742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2009596221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642545679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6791933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307205618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266495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732303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1195198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7280652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22638003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5632328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5998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397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312924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301622866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86902867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48116699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773937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985963003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362467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4500070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0648373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24264331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9472786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08962014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52322815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</w:div>
      </w:divsChild>
    </w:div>
    <w:div w:id="198955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498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447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47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38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507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5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47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7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folio.iupui.edu/discover?filtertype=publisher&amp;filter=%20%20%20%20%20%20%20%20%20%20%20%20%20%20%20%20%20%20Annie%20E.%20Casey%20Foundatio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journal.inspire-kepri.org/index.php/JoCS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8B059C-0AA3-4D21-BEF8-7C5553E89F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26</Words>
  <Characters>6991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Iming</cp:lastModifiedBy>
  <cp:revision>3</cp:revision>
  <cp:lastPrinted>2023-09-11T04:29:00Z</cp:lastPrinted>
  <dcterms:created xsi:type="dcterms:W3CDTF">2024-04-19T05:35:00Z</dcterms:created>
  <dcterms:modified xsi:type="dcterms:W3CDTF">2024-04-19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f6797865-4649-3bfc-a801-401f8b213e9b</vt:lpwstr>
  </property>
</Properties>
</file>